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B9B8AD7" w14:textId="789DE253" w:rsidR="00A06C44" w:rsidRPr="00235AC9" w:rsidRDefault="00CE2E0C" w:rsidP="00A06C44">
      <w:pPr>
        <w:pStyle w:val="NormalWeb"/>
        <w:spacing w:before="2" w:after="2" w:line="360" w:lineRule="auto"/>
        <w:rPr>
          <w:rFonts w:ascii="Times New Roman" w:hAnsi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/>
          <w:b/>
          <w:bCs/>
          <w:color w:val="000000" w:themeColor="text1"/>
          <w:sz w:val="24"/>
          <w:szCs w:val="24"/>
        </w:rPr>
        <w:t xml:space="preserve">Supplementary Table 2. </w:t>
      </w:r>
      <w:r w:rsidRPr="00235AC9">
        <w:rPr>
          <w:rFonts w:ascii="Times New Roman" w:hAnsi="Times New Roman"/>
          <w:b/>
          <w:bCs/>
          <w:color w:val="000000" w:themeColor="text1"/>
          <w:sz w:val="24"/>
          <w:szCs w:val="24"/>
        </w:rPr>
        <w:t>A list of transcriptome datasets used in this study.</w:t>
      </w:r>
    </w:p>
    <w:tbl>
      <w:tblPr>
        <w:tblW w:w="9642" w:type="dxa"/>
        <w:tblInd w:w="-2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600" w:firstRow="0" w:lastRow="0" w:firstColumn="0" w:lastColumn="0" w:noHBand="1" w:noVBand="1"/>
      </w:tblPr>
      <w:tblGrid>
        <w:gridCol w:w="3088"/>
        <w:gridCol w:w="4484"/>
        <w:gridCol w:w="1350"/>
        <w:gridCol w:w="720"/>
      </w:tblGrid>
      <w:tr w:rsidR="00A06C44" w:rsidRPr="00235AC9" w14:paraId="0DE92730" w14:textId="77777777" w:rsidTr="00E42772">
        <w:trPr>
          <w:trHeight w:val="300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492A59B5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b/>
                <w:color w:val="000000" w:themeColor="text1"/>
              </w:rPr>
              <w:t>Data source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78C05B7A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b/>
                <w:color w:val="000000" w:themeColor="text1"/>
              </w:rPr>
              <w:t>Sample Description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068258A6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b/>
                <w:color w:val="000000" w:themeColor="text1"/>
              </w:rPr>
              <w:t>Reference</w:t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518F9F90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b/>
                <w:color w:val="000000" w:themeColor="text1"/>
              </w:rPr>
              <w:t># Genes</w:t>
            </w:r>
          </w:p>
        </w:tc>
      </w:tr>
      <w:tr w:rsidR="00A06C44" w:rsidRPr="00235AC9" w14:paraId="0FB9EC0A" w14:textId="77777777" w:rsidTr="00E42772">
        <w:trPr>
          <w:trHeight w:val="282"/>
        </w:trPr>
        <w:tc>
          <w:tcPr>
            <w:tcW w:w="9642" w:type="dxa"/>
            <w:gridSpan w:val="4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4491280A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b/>
                <w:color w:val="000000" w:themeColor="text1"/>
              </w:rPr>
              <w:t>Baseline tissue-specific expression data</w:t>
            </w:r>
          </w:p>
        </w:tc>
      </w:tr>
      <w:tr w:rsidR="00A06C44" w:rsidRPr="00235AC9" w14:paraId="167732D8" w14:textId="77777777" w:rsidTr="00E42772">
        <w:trPr>
          <w:trHeight w:val="660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AA0FE64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t xml:space="preserve">EMBL-EBI-Expression ATLAS </w:t>
            </w:r>
          </w:p>
          <w:p w14:paraId="3D4C3C76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https://www.ebi.ac.uk/arrayexpress/experiments/E-GEOD-50777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30B8578E" w14:textId="28EF9F2F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This set has data from three tissues: egg cell, pollen sperm, and microgametophyte vegetative cell</w:t>
            </w:r>
            <w:r w:rsidR="00FD1724">
              <w:rPr>
                <w:rFonts w:eastAsia="Times New Roman" w:cs="Times New Roman"/>
                <w:color w:val="000000" w:themeColor="text1"/>
              </w:rPr>
              <w:t xml:space="preserve"> </w:t>
            </w:r>
            <w:r w:rsidR="00FD1724">
              <w:rPr>
                <w:rFonts w:eastAsia="Times New Roman" w:cs="Times New Roman"/>
                <w:color w:val="000000" w:themeColor="text1"/>
              </w:rPr>
              <w:t xml:space="preserve">of </w:t>
            </w:r>
            <w:r w:rsidR="00FD1724" w:rsidRPr="00901197">
              <w:rPr>
                <w:rFonts w:eastAsia="Times New Roman" w:cs="Times New Roman"/>
                <w:i/>
                <w:iCs/>
                <w:color w:val="000000" w:themeColor="text1"/>
              </w:rPr>
              <w:t xml:space="preserve">O. sativa </w:t>
            </w:r>
            <w:r w:rsidR="00FD1724" w:rsidRPr="00901197">
              <w:rPr>
                <w:rFonts w:eastAsia="Times New Roman" w:cs="Times New Roman"/>
                <w:color w:val="000000" w:themeColor="text1"/>
              </w:rPr>
              <w:t>L. ssp</w:t>
            </w:r>
            <w:r w:rsidR="00FD1724" w:rsidRPr="00901197">
              <w:rPr>
                <w:rFonts w:eastAsia="Times New Roman" w:cs="Times New Roman"/>
                <w:i/>
                <w:iCs/>
                <w:color w:val="000000" w:themeColor="text1"/>
              </w:rPr>
              <w:t>. japonica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. 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2B03B083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BbmRlcnNvbjwvQXV0aG9yPjxZZWFyPjIwMTM8L1llYXI+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</w:fldData>
              </w:fldChar>
            </w:r>
            <w:r w:rsidRPr="00235AC9">
              <w:rPr>
                <w:color w:val="000000" w:themeColor="text1"/>
                <w:shd w:val="clear" w:color="auto" w:fill="FFFFFF"/>
              </w:rPr>
              <w:instrText xml:space="preserve"> ADDIN EN.CITE </w:instrText>
            </w:r>
            <w:r w:rsidRPr="00235AC9">
              <w:rPr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BbmRlcnNvbjwvQXV0aG9yPjxZZWFyPjIwMTM8L1llYXI+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</w:fldData>
              </w:fldChar>
            </w:r>
            <w:r w:rsidRPr="00235AC9">
              <w:rPr>
                <w:color w:val="000000" w:themeColor="text1"/>
                <w:shd w:val="clear" w:color="auto" w:fill="FFFFFF"/>
              </w:rPr>
              <w:instrText xml:space="preserve"> ADDIN EN.CITE.DATA </w:instrText>
            </w:r>
            <w:r w:rsidRPr="00235AC9">
              <w:rPr>
                <w:color w:val="000000" w:themeColor="text1"/>
                <w:shd w:val="clear" w:color="auto" w:fill="FFFFFF"/>
              </w:rPr>
            </w:r>
            <w:r w:rsidRPr="00235AC9">
              <w:rPr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color w:val="000000" w:themeColor="text1"/>
                <w:shd w:val="clear" w:color="auto" w:fill="FFFFFF"/>
              </w:rPr>
            </w:r>
            <w:r w:rsidRPr="00235AC9">
              <w:rPr>
                <w:color w:val="000000" w:themeColor="text1"/>
                <w:shd w:val="clear" w:color="auto" w:fill="FFFFFF"/>
              </w:rPr>
              <w:fldChar w:fldCharType="separate"/>
            </w:r>
            <w:r w:rsidRPr="00235AC9">
              <w:rPr>
                <w:noProof/>
                <w:color w:val="000000" w:themeColor="text1"/>
                <w:shd w:val="clear" w:color="auto" w:fill="FFFFFF"/>
              </w:rPr>
              <w:t>(Anderson et al. 2013)</w:t>
            </w:r>
            <w:r w:rsidRPr="00235AC9">
              <w:rPr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color w:val="000000" w:themeColor="text1"/>
                <w:shd w:val="clear" w:color="auto" w:fill="FFFFFF"/>
              </w:rPr>
              <w:t xml:space="preserve"> </w:t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479767D5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73</w:t>
            </w:r>
          </w:p>
        </w:tc>
      </w:tr>
      <w:tr w:rsidR="00A06C44" w:rsidRPr="00235AC9" w14:paraId="3592831F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75E6417C" w14:textId="77777777" w:rsidR="00A06C44" w:rsidRPr="00235AC9" w:rsidRDefault="00A06C44" w:rsidP="00E42772">
            <w:pPr>
              <w:widowControl w:val="0"/>
              <w:rPr>
                <w:color w:val="000000" w:themeColor="text1"/>
                <w:shd w:val="clear" w:color="auto" w:fill="FFFFFF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t xml:space="preserve">EMBL-EBI-Expression ATLAS </w:t>
            </w:r>
          </w:p>
          <w:p w14:paraId="1D6B3B05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https://www.ebi.ac.uk/arrayexpress/experiments/E-MTAB-4123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35C3E3CB" w14:textId="37C69AB2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 xml:space="preserve">This </w:t>
            </w:r>
            <w:r w:rsidR="00FD1724">
              <w:rPr>
                <w:rFonts w:eastAsia="Times New Roman" w:cs="Times New Roman"/>
                <w:color w:val="000000" w:themeColor="text1"/>
              </w:rPr>
              <w:t xml:space="preserve">set </w:t>
            </w:r>
            <w:r w:rsidRPr="00235AC9">
              <w:rPr>
                <w:rFonts w:eastAsia="Times New Roman" w:cs="Times New Roman"/>
                <w:color w:val="000000" w:themeColor="text1"/>
              </w:rPr>
              <w:t>has data from shoot, anther, carpel, and seed</w:t>
            </w:r>
            <w:r w:rsidR="00FD1724">
              <w:rPr>
                <w:rFonts w:eastAsia="Times New Roman" w:cs="Times New Roman"/>
                <w:color w:val="000000" w:themeColor="text1"/>
              </w:rPr>
              <w:t xml:space="preserve"> </w:t>
            </w:r>
            <w:r w:rsidR="00FD1724">
              <w:rPr>
                <w:rFonts w:eastAsia="Times New Roman" w:cs="Times New Roman"/>
                <w:color w:val="000000" w:themeColor="text1"/>
              </w:rPr>
              <w:t xml:space="preserve">of </w:t>
            </w:r>
            <w:r w:rsidR="00FD1724" w:rsidRPr="00901197">
              <w:rPr>
                <w:rFonts w:eastAsia="Times New Roman" w:cs="Times New Roman"/>
                <w:i/>
                <w:iCs/>
                <w:color w:val="000000" w:themeColor="text1"/>
              </w:rPr>
              <w:t xml:space="preserve">O. sativa </w:t>
            </w:r>
            <w:r w:rsidR="00FD1724" w:rsidRPr="00901197">
              <w:rPr>
                <w:rFonts w:eastAsia="Times New Roman" w:cs="Times New Roman"/>
                <w:color w:val="000000" w:themeColor="text1"/>
              </w:rPr>
              <w:t>L. ssp</w:t>
            </w:r>
            <w:r w:rsidR="00FD1724" w:rsidRPr="00901197">
              <w:rPr>
                <w:rFonts w:eastAsia="Times New Roman" w:cs="Times New Roman"/>
                <w:i/>
                <w:iCs/>
                <w:color w:val="000000" w:themeColor="text1"/>
              </w:rPr>
              <w:t>. japonica</w:t>
            </w:r>
            <w:r w:rsidRPr="00235AC9">
              <w:rPr>
                <w:rFonts w:eastAsia="Times New Roman" w:cs="Times New Roman"/>
                <w:color w:val="000000" w:themeColor="text1"/>
              </w:rPr>
              <w:t>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3706A655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fldChar w:fldCharType="begin"/>
            </w:r>
            <w:r w:rsidRPr="00235AC9">
              <w:rPr>
                <w:color w:val="000000" w:themeColor="text1"/>
                <w:shd w:val="clear" w:color="auto" w:fill="FFFFFF"/>
              </w:rPr>
              <w:instrText xml:space="preserve"> ADDIN EN.CITE &lt;EndNote&gt;&lt;Cite&gt;&lt;Author&gt;Zhang&lt;/Author&gt;&lt;Year&gt;2014&lt;/Year&gt;&lt;RecNum&gt;1293&lt;/RecNum&gt;&lt;DisplayText&gt;(Zhang et al. 2014)&lt;/DisplayText&gt;&lt;record&gt;&lt;rec-number&gt;1293&lt;/rec-number&gt;&lt;foreign-keys&gt;&lt;key app="EN" db-id="5xdxxzr2za9tf6eetpsv9efk9xrx9r90rz02" timestamp="1581442731"&gt;1293&lt;/key&gt;&lt;/foreign-keys&gt;&lt;ref-type name="Journal Article"&gt;17&lt;/ref-type&gt;&lt;contributors&gt;&lt;authors&gt;&lt;author&gt;Zhang, Y. C.&lt;/author&gt;&lt;author&gt;Liao, J. Y.&lt;/author&gt;&lt;author&gt;Li, Z. Y.&lt;/author&gt;&lt;author&gt;Yu, Y.&lt;/author&gt;&lt;author&gt;Zhang, J. P.&lt;/author&gt;&lt;author&gt;Li, Q. F.&lt;/author&gt;&lt;author&gt;Qu, L. H.&lt;/author&gt;&lt;author&gt;Shu, W. S.&lt;/author&gt;&lt;author&gt;Chen, Y. Q.&lt;/author&gt;&lt;/authors&gt;&lt;/contributors&gt;&lt;titles&gt;&lt;title&gt;Genome-wide screening and functional analysis identify a large number of long noncoding RNAs involved in the sexual reproduction of rice&lt;/title&gt;&lt;secondary-title&gt;Genome Biol&lt;/secondary-title&gt;&lt;/titles&gt;&lt;periodical&gt;&lt;full-title&gt;Genome Biology&lt;/full-title&gt;&lt;abbr-1&gt;Genome Biol&lt;/abbr-1&gt;&lt;/periodical&gt;&lt;pages&gt;512&lt;/pages&gt;&lt;volume&gt;15&lt;/volume&gt;&lt;number&gt;12&lt;/number&gt;&lt;keywords&gt;&lt;keyword&gt;Computational Biology/methods&lt;/keyword&gt;&lt;keyword&gt;Flowers/genetics&lt;/keyword&gt;&lt;keyword&gt;Gene Expression Profiling&lt;/keyword&gt;&lt;keyword&gt;Genome, Plant&lt;/keyword&gt;&lt;keyword&gt;Germination&lt;/keyword&gt;&lt;keyword&gt;MicroRNAs/genetics&lt;/keyword&gt;&lt;keyword&gt;Molecular Sequence Data&lt;/keyword&gt;&lt;keyword&gt;Mutagenesis, Insertional&lt;/keyword&gt;&lt;keyword&gt;Mutation&lt;/keyword&gt;&lt;keyword&gt;Organ Specificity&lt;/keyword&gt;&lt;keyword&gt;Oryza/*genetics/*growth &amp;amp; development&lt;/keyword&gt;&lt;keyword&gt;Plant Shoots/genetics&lt;/keyword&gt;&lt;keyword&gt;Pollination&lt;/keyword&gt;&lt;keyword&gt;RNA, Long Noncoding/*genetics&lt;/keyword&gt;&lt;keyword&gt;RNA, Plant/*genetics&lt;/keyword&gt;&lt;keyword&gt;Sequence Analysis, RNA&lt;/keyword&gt;&lt;/keywords&gt;&lt;dates&gt;&lt;year&gt;2014&lt;/year&gt;&lt;pub-dates&gt;&lt;date&gt;Dec 3&lt;/date&gt;&lt;/pub-dates&gt;&lt;/dates&gt;&lt;isbn&gt;1474-760X (Electronic)&amp;#xD;1474-7596 (Linking)&lt;/isbn&gt;&lt;accession-num&gt;25517485&lt;/accession-num&gt;&lt;urls&gt;&lt;related-urls&gt;&lt;url&gt;https://www.ncbi.nlm.nih.gov/pubmed/25517485&lt;/url&gt;&lt;/related-urls&gt;&lt;/urls&gt;&lt;custom2&gt;PMC4253996&lt;/custom2&gt;&lt;electronic-resource-num&gt;10.1186/s13059-014-0512-1&lt;/electronic-resource-num&gt;&lt;/record&gt;&lt;/Cite&gt;&lt;/EndNote&gt;</w:instrText>
            </w:r>
            <w:r w:rsidRPr="00235AC9">
              <w:rPr>
                <w:color w:val="000000" w:themeColor="text1"/>
                <w:shd w:val="clear" w:color="auto" w:fill="FFFFFF"/>
              </w:rPr>
              <w:fldChar w:fldCharType="separate"/>
            </w:r>
            <w:r w:rsidRPr="00235AC9">
              <w:rPr>
                <w:noProof/>
                <w:color w:val="000000" w:themeColor="text1"/>
                <w:shd w:val="clear" w:color="auto" w:fill="FFFFFF"/>
              </w:rPr>
              <w:t>(Zhang et al. 2014)</w:t>
            </w:r>
            <w:r w:rsidRPr="00235AC9">
              <w:rPr>
                <w:color w:val="000000" w:themeColor="text1"/>
                <w:shd w:val="clear" w:color="auto" w:fill="FFFFFF"/>
              </w:rPr>
              <w:fldChar w:fldCharType="end"/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1527DE94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43</w:t>
            </w:r>
          </w:p>
        </w:tc>
      </w:tr>
      <w:tr w:rsidR="00A06C44" w:rsidRPr="00235AC9" w14:paraId="669F90EC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50BD0E4F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t xml:space="preserve">EMBL-EBI-Expression ATLAS </w:t>
            </w:r>
          </w:p>
          <w:p w14:paraId="7FDAC290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https://www.ebi.ac.uk/arrayexpress/experiments/E-MTAB-2037</w:t>
            </w:r>
          </w:p>
          <w:p w14:paraId="066714AA" w14:textId="77777777" w:rsidR="00A06C44" w:rsidRPr="00235AC9" w:rsidRDefault="00A06C44" w:rsidP="00E42772">
            <w:pPr>
              <w:widowControl w:val="0"/>
              <w:rPr>
                <w:color w:val="000000" w:themeColor="text1"/>
                <w:shd w:val="clear" w:color="auto" w:fill="FFFFFF"/>
              </w:rPr>
            </w:pP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3B906519" w14:textId="2810C34A" w:rsidR="00A06C44" w:rsidRPr="00235AC9" w:rsidRDefault="00A06C44" w:rsidP="00FD1724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 xml:space="preserve">This data </w:t>
            </w:r>
            <w:r w:rsidR="00FD1724">
              <w:rPr>
                <w:rFonts w:eastAsia="Times New Roman" w:cs="Times New Roman"/>
                <w:color w:val="000000" w:themeColor="text1"/>
              </w:rPr>
              <w:t xml:space="preserve">are </w:t>
            </w:r>
            <w:r w:rsidRPr="00235AC9">
              <w:rPr>
                <w:rFonts w:eastAsia="Times New Roman" w:cs="Times New Roman"/>
                <w:color w:val="000000" w:themeColor="text1"/>
              </w:rPr>
              <w:t>from callus, leaf, root, seed, shoot, panicle before flowering, and panicle after flowering</w:t>
            </w:r>
            <w:r w:rsidR="00FD1724">
              <w:rPr>
                <w:rFonts w:eastAsia="Times New Roman" w:cs="Times New Roman"/>
                <w:color w:val="000000" w:themeColor="text1"/>
              </w:rPr>
              <w:t xml:space="preserve"> of </w:t>
            </w:r>
            <w:r w:rsidR="00FD1724" w:rsidRPr="00901197">
              <w:rPr>
                <w:rFonts w:eastAsia="Times New Roman" w:cs="Times New Roman"/>
                <w:i/>
                <w:iCs/>
                <w:color w:val="000000" w:themeColor="text1"/>
              </w:rPr>
              <w:t xml:space="preserve">O. sativa </w:t>
            </w:r>
            <w:r w:rsidR="00FD1724" w:rsidRPr="00901197">
              <w:rPr>
                <w:rFonts w:eastAsia="Times New Roman" w:cs="Times New Roman"/>
                <w:color w:val="000000" w:themeColor="text1"/>
              </w:rPr>
              <w:t>L. ssp</w:t>
            </w:r>
            <w:r w:rsidR="00FD1724" w:rsidRPr="00901197">
              <w:rPr>
                <w:rFonts w:eastAsia="Times New Roman" w:cs="Times New Roman"/>
                <w:i/>
                <w:iCs/>
                <w:color w:val="000000" w:themeColor="text1"/>
              </w:rPr>
              <w:t>. japonica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; samples </w:t>
            </w:r>
            <w:r w:rsidR="00FD1724">
              <w:rPr>
                <w:rFonts w:eastAsia="Times New Roman" w:cs="Times New Roman"/>
                <w:color w:val="000000" w:themeColor="text1"/>
              </w:rPr>
              <w:t xml:space="preserve">were </w:t>
            </w:r>
            <w:r w:rsidRPr="00235AC9">
              <w:rPr>
                <w:rFonts w:eastAsia="Times New Roman" w:cs="Times New Roman"/>
                <w:color w:val="000000" w:themeColor="text1"/>
              </w:rPr>
              <w:t>taken between 7 days pre-flowering to 7 days post- germination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2D83316C" w14:textId="77777777" w:rsidR="00A06C44" w:rsidRPr="00235AC9" w:rsidRDefault="00A06C44" w:rsidP="00E42772">
            <w:pPr>
              <w:widowControl w:val="0"/>
              <w:rPr>
                <w:color w:val="000000" w:themeColor="text1"/>
                <w:shd w:val="clear" w:color="auto" w:fill="FFFFFF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fldChar w:fldCharType="begin"/>
            </w:r>
            <w:r w:rsidRPr="00235AC9">
              <w:rPr>
                <w:color w:val="000000" w:themeColor="text1"/>
                <w:shd w:val="clear" w:color="auto" w:fill="FFFFFF"/>
              </w:rPr>
              <w:instrText xml:space="preserve"> ADDIN EN.CITE &lt;EndNote&gt;&lt;Cite&gt;&lt;Author&gt;Sakai&lt;/Author&gt;&lt;Year&gt;2011&lt;/Year&gt;&lt;RecNum&gt;1291&lt;/RecNum&gt;&lt;DisplayText&gt;(Sakai et al. 2011)&lt;/DisplayText&gt;&lt;record&gt;&lt;rec-number&gt;1291&lt;/rec-number&gt;&lt;foreign-keys&gt;&lt;key app="EN" db-id="5xdxxzr2za9tf6eetpsv9efk9xrx9r90rz02" timestamp="1581442527"&gt;1291&lt;/key&gt;&lt;/foreign-keys&gt;&lt;ref-type name="Journal Article"&gt;17&lt;/ref-type&gt;&lt;contributors&gt;&lt;authors&gt;&lt;author&gt;Sakai, H.&lt;/author&gt;&lt;author&gt;Mizuno, H.&lt;/author&gt;&lt;author&gt;Kawahara, Y.&lt;/author&gt;&lt;author&gt;Wakimoto, H.&lt;/author&gt;&lt;author&gt;Ikawa, H.&lt;/author&gt;&lt;author&gt;Kawahigashi, H.&lt;/author&gt;&lt;author&gt;Kanamori, H.&lt;/author&gt;&lt;author&gt;Matsumoto, T.&lt;/author&gt;&lt;author&gt;Itoh, T.&lt;/author&gt;&lt;author&gt;Gaut, B. S.&lt;/author&gt;&lt;/authors&gt;&lt;/contributors&gt;&lt;auth-address&gt;Agrogenomics Research Center, National Institute of Agrobiological Sciences, Tsukuba, Ibaraki, Japan.&lt;/auth-address&gt;&lt;titles&gt;&lt;title&gt;Retrogenes in rice (Oryza sativa L. ssp. japonica) exhibit correlated expression with their source genes&lt;/title&gt;&lt;secondary-title&gt;Genome Biol Evol&lt;/secondary-title&gt;&lt;/titles&gt;&lt;periodical&gt;&lt;full-title&gt;Genome Biol Evol&lt;/full-title&gt;&lt;/periodical&gt;&lt;pages&gt;1357-68&lt;/pages&gt;&lt;volume&gt;3&lt;/volume&gt;&lt;keywords&gt;&lt;keyword&gt;Arabidopsis/genetics&lt;/keyword&gt;&lt;keyword&gt;Gene Duplication&lt;/keyword&gt;&lt;keyword&gt;Gene Expression&lt;/keyword&gt;&lt;keyword&gt;*Genes, Plant&lt;/keyword&gt;&lt;keyword&gt;High-Throughput Nucleotide Sequencing&lt;/keyword&gt;&lt;keyword&gt;Oryza/*genetics&lt;/keyword&gt;&lt;keyword&gt;RNA, Plant&lt;/keyword&gt;&lt;keyword&gt;*Retroelements&lt;/keyword&gt;&lt;keyword&gt;Sequence Analysis, RNA&lt;/keyword&gt;&lt;/keywords&gt;&lt;dates&gt;&lt;year&gt;2011&lt;/year&gt;&lt;/dates&gt;&lt;isbn&gt;1759-6653 (Electronic)&amp;#xD;1759-6653 (Linking)&lt;/isbn&gt;&lt;accession-num&gt;22042334&lt;/accession-num&gt;&lt;urls&gt;&lt;related-urls&gt;&lt;url&gt;https://www.ncbi.nlm.nih.gov/pubmed/22042334&lt;/url&gt;&lt;/related-urls&gt;&lt;/urls&gt;&lt;custom2&gt;PMC3240961&lt;/custom2&gt;&lt;electronic-resource-num&gt;10.1093/gbe/evr111&lt;/electronic-resource-num&gt;&lt;/record&gt;&lt;/Cite&gt;&lt;/EndNote&gt;</w:instrText>
            </w:r>
            <w:r w:rsidRPr="00235AC9">
              <w:rPr>
                <w:color w:val="000000" w:themeColor="text1"/>
                <w:shd w:val="clear" w:color="auto" w:fill="FFFFFF"/>
              </w:rPr>
              <w:fldChar w:fldCharType="separate"/>
            </w:r>
            <w:r w:rsidRPr="00235AC9">
              <w:rPr>
                <w:noProof/>
                <w:color w:val="000000" w:themeColor="text1"/>
                <w:shd w:val="clear" w:color="auto" w:fill="FFFFFF"/>
              </w:rPr>
              <w:t>(Sakai et al. 2011)</w:t>
            </w:r>
            <w:r w:rsidRPr="00235AC9">
              <w:rPr>
                <w:color w:val="000000" w:themeColor="text1"/>
                <w:shd w:val="clear" w:color="auto" w:fill="FFFFFF"/>
              </w:rPr>
              <w:fldChar w:fldCharType="end"/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1D0BBEB3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102</w:t>
            </w:r>
          </w:p>
        </w:tc>
      </w:tr>
      <w:tr w:rsidR="00A06C44" w:rsidRPr="00235AC9" w14:paraId="6AA443D8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12879AE8" w14:textId="77777777" w:rsidR="00A06C44" w:rsidRPr="00235AC9" w:rsidRDefault="00A06C44" w:rsidP="00E42772">
            <w:pPr>
              <w:widowControl w:val="0"/>
              <w:rPr>
                <w:color w:val="000000" w:themeColor="text1"/>
                <w:shd w:val="clear" w:color="auto" w:fill="FFFFFF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t xml:space="preserve">EMBL-EBI-Expression ATLAS </w:t>
            </w:r>
          </w:p>
          <w:p w14:paraId="774E82B4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https://www.ebi.ac.uk/arrayexpress/experiments/E-MTAB-2039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19F93E16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This data is from leaf (20 days after sowing) early inflorescence (50 days after sowing); emerging inflorescence (60 days after sowing); anther and pistil (65 days after sowing); seed 5 and 10 days after pollination; plant embryo and endosperm (85 days after sowing)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09CF8DDD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EYXZpZHNvbjwvQXV0aG9yPjxZZWFyPjIwMTI8L1llYXI+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</w:fldData>
              </w:fldChar>
            </w:r>
            <w:r w:rsidRPr="00235AC9">
              <w:rPr>
                <w:color w:val="000000" w:themeColor="text1"/>
                <w:shd w:val="clear" w:color="auto" w:fill="FFFFFF"/>
              </w:rPr>
              <w:instrText xml:space="preserve"> ADDIN EN.CITE </w:instrText>
            </w:r>
            <w:r w:rsidRPr="00235AC9">
              <w:rPr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EYXZpZHNvbjwvQXV0aG9yPjxZZWFyPjIwMTI8L1llYXI+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</w:fldData>
              </w:fldChar>
            </w:r>
            <w:r w:rsidRPr="00235AC9">
              <w:rPr>
                <w:color w:val="000000" w:themeColor="text1"/>
                <w:shd w:val="clear" w:color="auto" w:fill="FFFFFF"/>
              </w:rPr>
              <w:instrText xml:space="preserve"> ADDIN EN.CITE.DATA </w:instrText>
            </w:r>
            <w:r w:rsidRPr="00235AC9">
              <w:rPr>
                <w:color w:val="000000" w:themeColor="text1"/>
                <w:shd w:val="clear" w:color="auto" w:fill="FFFFFF"/>
              </w:rPr>
            </w:r>
            <w:r w:rsidRPr="00235AC9">
              <w:rPr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color w:val="000000" w:themeColor="text1"/>
                <w:shd w:val="clear" w:color="auto" w:fill="FFFFFF"/>
              </w:rPr>
            </w:r>
            <w:r w:rsidRPr="00235AC9">
              <w:rPr>
                <w:color w:val="000000" w:themeColor="text1"/>
                <w:shd w:val="clear" w:color="auto" w:fill="FFFFFF"/>
              </w:rPr>
              <w:fldChar w:fldCharType="separate"/>
            </w:r>
            <w:r w:rsidRPr="00235AC9">
              <w:rPr>
                <w:noProof/>
                <w:color w:val="000000" w:themeColor="text1"/>
                <w:shd w:val="clear" w:color="auto" w:fill="FFFFFF"/>
              </w:rPr>
              <w:t>(Davidson et al. 2012)</w:t>
            </w:r>
            <w:r w:rsidRPr="00235AC9">
              <w:rPr>
                <w:color w:val="000000" w:themeColor="text1"/>
                <w:shd w:val="clear" w:color="auto" w:fill="FFFFFF"/>
              </w:rPr>
              <w:fldChar w:fldCharType="end"/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7A820FC7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84</w:t>
            </w:r>
          </w:p>
        </w:tc>
      </w:tr>
      <w:tr w:rsidR="00A06C44" w:rsidRPr="00235AC9" w14:paraId="32D4A6DE" w14:textId="77777777" w:rsidTr="00E42772">
        <w:trPr>
          <w:trHeight w:val="309"/>
        </w:trPr>
        <w:tc>
          <w:tcPr>
            <w:tcW w:w="9642" w:type="dxa"/>
            <w:gridSpan w:val="4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3ACBADBB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b/>
                <w:bCs/>
                <w:color w:val="000000" w:themeColor="text1"/>
              </w:rPr>
            </w:pPr>
            <w:r w:rsidRPr="00235AC9">
              <w:rPr>
                <w:rFonts w:eastAsia="Times New Roman" w:cs="Times New Roman"/>
                <w:b/>
                <w:bCs/>
                <w:color w:val="000000" w:themeColor="text1"/>
              </w:rPr>
              <w:t>Differential gene expression data under biotic stress</w:t>
            </w:r>
          </w:p>
        </w:tc>
      </w:tr>
      <w:tr w:rsidR="00A06C44" w:rsidRPr="00235AC9" w14:paraId="6917F5AB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23125483" w14:textId="77777777" w:rsidR="00A06C44" w:rsidRPr="00235AC9" w:rsidRDefault="00A06C44" w:rsidP="00E42772">
            <w:pPr>
              <w:widowControl w:val="0"/>
              <w:rPr>
                <w:color w:val="000000" w:themeColor="text1"/>
                <w:shd w:val="clear" w:color="auto" w:fill="FFFFFF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t xml:space="preserve">EMBL-EBI-Expression Atlas </w:t>
            </w:r>
            <w:hyperlink r:id="rId4">
              <w:r w:rsidRPr="00235AC9">
                <w:rPr>
                  <w:rFonts w:eastAsia="Times New Roman" w:cs="Times New Roman"/>
                  <w:color w:val="000000" w:themeColor="text1"/>
                </w:rPr>
                <w:t>https://www.ebi.ac.uk/arrayexpress/experiments/E-GEOD-61833</w:t>
              </w:r>
            </w:hyperlink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1140F278" w14:textId="12D6841D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 xml:space="preserve">This data is from </w:t>
            </w:r>
            <w:r w:rsidR="00FD1724">
              <w:rPr>
                <w:rFonts w:eastAsia="Times New Roman" w:cs="Times New Roman"/>
                <w:color w:val="000000" w:themeColor="text1"/>
              </w:rPr>
              <w:t xml:space="preserve">of </w:t>
            </w:r>
            <w:r w:rsidR="00FD1724" w:rsidRPr="00901197">
              <w:rPr>
                <w:rFonts w:eastAsia="Times New Roman" w:cs="Times New Roman"/>
                <w:i/>
                <w:iCs/>
                <w:color w:val="000000" w:themeColor="text1"/>
              </w:rPr>
              <w:t xml:space="preserve">O. sativa </w:t>
            </w:r>
            <w:r w:rsidR="00FD1724" w:rsidRPr="00901197">
              <w:rPr>
                <w:rFonts w:eastAsia="Times New Roman" w:cs="Times New Roman"/>
                <w:color w:val="000000" w:themeColor="text1"/>
              </w:rPr>
              <w:t>L. ssp</w:t>
            </w:r>
            <w:r w:rsidR="00FD1724" w:rsidRPr="00901197">
              <w:rPr>
                <w:rFonts w:eastAsia="Times New Roman" w:cs="Times New Roman"/>
                <w:i/>
                <w:iCs/>
                <w:color w:val="000000" w:themeColor="text1"/>
              </w:rPr>
              <w:t>. japonica</w:t>
            </w:r>
            <w:r w:rsidR="00FD1724">
              <w:rPr>
                <w:rFonts w:eastAsia="Times New Roman" w:cs="Times New Roman"/>
                <w:color w:val="000000" w:themeColor="text1"/>
              </w:rPr>
              <w:t>.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 leaves treated with three</w:t>
            </w:r>
            <w:r w:rsidRPr="00235AC9">
              <w:rPr>
                <w:rFonts w:eastAsia="Times New Roman" w:cs="Times New Roman"/>
                <w:i/>
                <w:iCs/>
                <w:color w:val="000000" w:themeColor="text1"/>
              </w:rPr>
              <w:t xml:space="preserve">) 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strains of </w:t>
            </w:r>
            <w:r w:rsidRPr="00235AC9">
              <w:rPr>
                <w:rFonts w:eastAsia="Times New Roman" w:cs="Times New Roman"/>
                <w:i/>
                <w:iCs/>
                <w:color w:val="000000" w:themeColor="text1"/>
              </w:rPr>
              <w:t>Xanthomonas oryzae pv. oryzae (Xoo</w:t>
            </w:r>
            <w:r w:rsidRPr="00235AC9">
              <w:rPr>
                <w:rFonts w:eastAsia="Times New Roman" w:cs="Times New Roman"/>
                <w:color w:val="000000" w:themeColor="text1"/>
              </w:rPr>
              <w:t>): wildtype, LPS</w:t>
            </w:r>
            <w:r w:rsidRPr="00FD1724">
              <w:rPr>
                <w:rFonts w:eastAsia="Times New Roman" w:cs="Times New Roman"/>
                <w:color w:val="000000" w:themeColor="text1"/>
                <w:vertAlign w:val="superscript"/>
              </w:rPr>
              <w:t>+</w:t>
            </w:r>
            <w:r w:rsidRPr="00235AC9">
              <w:rPr>
                <w:rFonts w:eastAsia="Times New Roman" w:cs="Times New Roman"/>
                <w:color w:val="000000" w:themeColor="text1"/>
              </w:rPr>
              <w:t>EPS</w:t>
            </w:r>
            <w:r w:rsidRPr="00FD1724">
              <w:rPr>
                <w:rFonts w:eastAsia="Times New Roman" w:cs="Times New Roman"/>
                <w:color w:val="000000" w:themeColor="text1"/>
                <w:vertAlign w:val="superscript"/>
              </w:rPr>
              <w:t>-</w:t>
            </w:r>
            <w:r w:rsidRPr="00235AC9">
              <w:rPr>
                <w:rFonts w:eastAsia="Times New Roman" w:cs="Times New Roman"/>
                <w:color w:val="000000" w:themeColor="text1"/>
              </w:rPr>
              <w:t>, and LPS</w:t>
            </w:r>
            <w:r w:rsidRPr="00FD1724">
              <w:rPr>
                <w:rFonts w:eastAsia="Times New Roman" w:cs="Times New Roman"/>
                <w:color w:val="000000" w:themeColor="text1"/>
                <w:vertAlign w:val="superscript"/>
              </w:rPr>
              <w:t>-</w:t>
            </w:r>
            <w:r w:rsidRPr="00235AC9">
              <w:rPr>
                <w:rFonts w:eastAsia="Times New Roman" w:cs="Times New Roman"/>
                <w:color w:val="000000" w:themeColor="text1"/>
              </w:rPr>
              <w:t>EPS</w:t>
            </w:r>
            <w:r w:rsidRPr="00FD1724">
              <w:rPr>
                <w:rFonts w:eastAsia="Times New Roman" w:cs="Times New Roman"/>
                <w:color w:val="000000" w:themeColor="text1"/>
                <w:vertAlign w:val="superscript"/>
              </w:rPr>
              <w:t>-</w:t>
            </w:r>
            <w:r w:rsidRPr="00235AC9">
              <w:rPr>
                <w:rFonts w:eastAsia="Times New Roman" w:cs="Times New Roman"/>
                <w:color w:val="000000" w:themeColor="text1"/>
              </w:rPr>
              <w:t>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03A2A703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HaXJpamE8L0F1dGhvcj48WWVhcj4yMDE3PC9ZZWFyPjxS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</w:fldData>
              </w:fldChar>
            </w:r>
            <w:r w:rsidRPr="00235AC9">
              <w:rPr>
                <w:color w:val="000000" w:themeColor="text1"/>
                <w:shd w:val="clear" w:color="auto" w:fill="FFFFFF"/>
              </w:rPr>
              <w:instrText xml:space="preserve"> ADDIN EN.CITE </w:instrText>
            </w:r>
            <w:r w:rsidRPr="00235AC9">
              <w:rPr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HaXJpamE8L0F1dGhvcj48WWVhcj4yMDE3PC9ZZWFyPjxS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</w:fldData>
              </w:fldChar>
            </w:r>
            <w:r w:rsidRPr="00235AC9">
              <w:rPr>
                <w:color w:val="000000" w:themeColor="text1"/>
                <w:shd w:val="clear" w:color="auto" w:fill="FFFFFF"/>
              </w:rPr>
              <w:instrText xml:space="preserve"> ADDIN EN.CITE.DATA </w:instrText>
            </w:r>
            <w:r w:rsidRPr="00235AC9">
              <w:rPr>
                <w:color w:val="000000" w:themeColor="text1"/>
                <w:shd w:val="clear" w:color="auto" w:fill="FFFFFF"/>
              </w:rPr>
            </w:r>
            <w:r w:rsidRPr="00235AC9">
              <w:rPr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color w:val="000000" w:themeColor="text1"/>
                <w:shd w:val="clear" w:color="auto" w:fill="FFFFFF"/>
              </w:rPr>
            </w:r>
            <w:r w:rsidRPr="00235AC9">
              <w:rPr>
                <w:color w:val="000000" w:themeColor="text1"/>
                <w:shd w:val="clear" w:color="auto" w:fill="FFFFFF"/>
              </w:rPr>
              <w:fldChar w:fldCharType="separate"/>
            </w:r>
            <w:r w:rsidRPr="00235AC9">
              <w:rPr>
                <w:noProof/>
                <w:color w:val="000000" w:themeColor="text1"/>
                <w:shd w:val="clear" w:color="auto" w:fill="FFFFFF"/>
              </w:rPr>
              <w:t>(Girija et al. 2017)</w:t>
            </w:r>
            <w:r w:rsidRPr="00235AC9">
              <w:rPr>
                <w:color w:val="000000" w:themeColor="text1"/>
                <w:shd w:val="clear" w:color="auto" w:fill="FFFFFF"/>
              </w:rPr>
              <w:fldChar w:fldCharType="end"/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11EDC129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18</w:t>
            </w:r>
          </w:p>
        </w:tc>
      </w:tr>
      <w:tr w:rsidR="00A06C44" w:rsidRPr="00235AC9" w14:paraId="47E6ED94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57388EAA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t xml:space="preserve">EMBL-EBI-Expression ATLAS </w:t>
            </w:r>
            <w:r w:rsidRPr="00235AC9">
              <w:rPr>
                <w:rFonts w:eastAsia="Times New Roman" w:cs="Times New Roman"/>
                <w:color w:val="000000" w:themeColor="text1"/>
              </w:rPr>
              <w:t>https://www.ebi.ac.uk/arrayexpress/experiments/E-GEOD-36272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2FC5FF07" w14:textId="52EF4C7D" w:rsidR="00A06C44" w:rsidRPr="00235AC9" w:rsidRDefault="00A06C44" w:rsidP="0024329E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Thi</w:t>
            </w:r>
            <w:r w:rsidR="0024329E">
              <w:rPr>
                <w:rFonts w:eastAsia="Times New Roman" w:cs="Times New Roman"/>
                <w:color w:val="000000" w:themeColor="text1"/>
              </w:rPr>
              <w:t xml:space="preserve">s data is from 14 days old 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leaves </w:t>
            </w:r>
            <w:r w:rsidR="0024329E">
              <w:rPr>
                <w:rFonts w:eastAsia="Times New Roman" w:cs="Times New Roman"/>
                <w:color w:val="000000" w:themeColor="text1"/>
              </w:rPr>
              <w:t xml:space="preserve">of </w:t>
            </w:r>
            <w:r w:rsidR="0024329E" w:rsidRPr="00DF6007">
              <w:rPr>
                <w:rFonts w:eastAsia="Times New Roman" w:cs="Times New Roman"/>
                <w:i/>
                <w:iCs/>
                <w:color w:val="000000" w:themeColor="text1"/>
              </w:rPr>
              <w:t>O. sativa ssp. indica</w:t>
            </w:r>
            <w:r w:rsidR="0024329E">
              <w:rPr>
                <w:rFonts w:eastAsia="Times New Roman" w:cs="Times New Roman"/>
                <w:color w:val="000000" w:themeColor="text1"/>
              </w:rPr>
              <w:t xml:space="preserve"> cultivar IR24</w:t>
            </w:r>
            <w:r w:rsidR="0024329E" w:rsidRPr="00235AC9">
              <w:rPr>
                <w:rFonts w:eastAsia="Times New Roman" w:cs="Times New Roman"/>
                <w:color w:val="000000" w:themeColor="text1"/>
              </w:rPr>
              <w:t xml:space="preserve"> </w:t>
            </w:r>
            <w:r w:rsidR="0024329E">
              <w:rPr>
                <w:rFonts w:eastAsia="Times New Roman" w:cs="Times New Roman"/>
                <w:color w:val="000000" w:themeColor="text1"/>
              </w:rPr>
              <w:t xml:space="preserve">and </w:t>
            </w:r>
            <w:r w:rsidR="0024329E" w:rsidRPr="00DF6007">
              <w:rPr>
                <w:rFonts w:eastAsia="Times New Roman" w:cs="Times New Roman"/>
                <w:i/>
                <w:iCs/>
                <w:color w:val="000000" w:themeColor="text1"/>
              </w:rPr>
              <w:t>O. sativa ssp</w:t>
            </w:r>
            <w:r w:rsidR="0024329E" w:rsidRPr="00235AC9">
              <w:rPr>
                <w:rFonts w:eastAsia="Times New Roman" w:cs="Times New Roman"/>
                <w:color w:val="000000" w:themeColor="text1"/>
              </w:rPr>
              <w:t xml:space="preserve"> </w:t>
            </w:r>
            <w:r w:rsidR="0024329E">
              <w:rPr>
                <w:rFonts w:eastAsia="Times New Roman" w:cs="Times New Roman"/>
                <w:color w:val="000000" w:themeColor="text1"/>
              </w:rPr>
              <w:t>japonica cultivar Nipponbare</w:t>
            </w:r>
            <w:r w:rsidR="0024329E">
              <w:rPr>
                <w:rFonts w:eastAsia="Times New Roman" w:cs="Times New Roman"/>
                <w:color w:val="000000" w:themeColor="text1"/>
              </w:rPr>
              <w:t>. Each cultivar was</w:t>
            </w:r>
            <w:r w:rsidR="0024329E" w:rsidRPr="00235AC9">
              <w:rPr>
                <w:rFonts w:eastAsia="Times New Roman" w:cs="Times New Roman"/>
                <w:color w:val="000000" w:themeColor="text1"/>
              </w:rPr>
              <w:t xml:space="preserve"> </w:t>
            </w:r>
            <w:r w:rsidR="0024329E">
              <w:rPr>
                <w:rFonts w:eastAsia="Times New Roman" w:cs="Times New Roman"/>
                <w:color w:val="000000" w:themeColor="text1"/>
              </w:rPr>
              <w:t xml:space="preserve">inoculated with various </w:t>
            </w:r>
            <w:r w:rsidRPr="00235AC9">
              <w:rPr>
                <w:rFonts w:eastAsia="Times New Roman" w:cs="Times New Roman"/>
                <w:i/>
                <w:iCs/>
                <w:color w:val="000000" w:themeColor="text1"/>
              </w:rPr>
              <w:t xml:space="preserve">Xoo 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strains (three wild-type, two mutants, one reduced virulence, and one non-pathogenic) and with a wildtype </w:t>
            </w:r>
            <w:r w:rsidRPr="00235AC9">
              <w:rPr>
                <w:rFonts w:eastAsia="Times New Roman" w:cs="Times New Roman"/>
                <w:i/>
                <w:iCs/>
                <w:color w:val="000000" w:themeColor="text1"/>
              </w:rPr>
              <w:t>Xanth</w:t>
            </w:r>
            <w:r w:rsidRPr="00235AC9">
              <w:rPr>
                <w:rFonts w:eastAsia="Times New Roman" w:cs="Times New Roman"/>
                <w:color w:val="000000" w:themeColor="text1"/>
              </w:rPr>
              <w:t>o</w:t>
            </w:r>
            <w:r w:rsidRPr="00235AC9">
              <w:rPr>
                <w:rFonts w:eastAsia="Times New Roman" w:cs="Times New Roman"/>
                <w:i/>
                <w:iCs/>
                <w:color w:val="000000" w:themeColor="text1"/>
              </w:rPr>
              <w:t>monas oryzae pv. oryzicola (Xoc)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 strain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59D57F44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N/A</w:t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E8037BB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41</w:t>
            </w:r>
          </w:p>
        </w:tc>
      </w:tr>
      <w:tr w:rsidR="00A06C44" w:rsidRPr="00235AC9" w14:paraId="7A94BA84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01352F4B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t xml:space="preserve"> Data extracted from </w:t>
            </w:r>
            <w:r w:rsidRPr="00235AC9">
              <w:rPr>
                <w:rFonts w:eastAsia="Times New Roman" w:cs="Times New Roman"/>
                <w:color w:val="000000" w:themeColor="text1"/>
              </w:rPr>
              <w:t>http://dx.doi.org/10.1186/1471-2164-14-93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706412A1" w14:textId="7680E00F" w:rsidR="00A06C44" w:rsidRPr="00235AC9" w:rsidRDefault="0024329E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 xml:space="preserve">These microarray expression data are from </w:t>
            </w:r>
            <w:r w:rsidRPr="00DF6007">
              <w:rPr>
                <w:rFonts w:eastAsia="Times New Roman" w:cs="Times New Roman"/>
                <w:i/>
                <w:iCs/>
                <w:color w:val="000000" w:themeColor="text1"/>
              </w:rPr>
              <w:t>O. sativa ssp. indica</w:t>
            </w:r>
            <w:r>
              <w:rPr>
                <w:rFonts w:eastAsia="Times New Roman" w:cs="Times New Roman"/>
                <w:color w:val="000000" w:themeColor="text1"/>
              </w:rPr>
              <w:t xml:space="preserve"> cultivars IR24 (susceptible) </w:t>
            </w:r>
            <w:r w:rsidRPr="00235AC9">
              <w:rPr>
                <w:rFonts w:eastAsia="Times New Roman" w:cs="Times New Roman"/>
                <w:color w:val="000000" w:themeColor="text1"/>
              </w:rPr>
              <w:t>and IRBB21</w:t>
            </w:r>
            <w:r>
              <w:rPr>
                <w:rFonts w:eastAsia="Times New Roman" w:cs="Times New Roman"/>
                <w:color w:val="000000" w:themeColor="text1"/>
              </w:rPr>
              <w:t>(</w:t>
            </w:r>
            <w:r w:rsidRPr="00235AC9">
              <w:rPr>
                <w:rFonts w:eastAsia="Times New Roman" w:cs="Times New Roman"/>
                <w:color w:val="000000" w:themeColor="text1"/>
              </w:rPr>
              <w:t>resistant</w:t>
            </w:r>
            <w:r>
              <w:rPr>
                <w:rFonts w:eastAsia="Times New Roman" w:cs="Times New Roman"/>
                <w:color w:val="000000" w:themeColor="text1"/>
              </w:rPr>
              <w:t>)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 treated with </w:t>
            </w:r>
            <w:r w:rsidRPr="00235AC9">
              <w:rPr>
                <w:rFonts w:eastAsia="Times New Roman" w:cs="Times New Roman"/>
                <w:i/>
                <w:iCs/>
                <w:color w:val="000000" w:themeColor="text1"/>
              </w:rPr>
              <w:t>Xoo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 strain PX071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4A2BA825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fldChar w:fldCharType="begin">
                <w:fldData xml:space="preserve">PEVuZE5vdGU+PENpdGU+PEF1dGhvcj5OYXJzYWk8L0F1dGhvcj48WWVhcj4yMDEzPC9ZZWFyPjxS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</w:fldData>
              </w:fldChar>
            </w:r>
            <w:r w:rsidRPr="00235AC9">
              <w:rPr>
                <w:rFonts w:eastAsia="Times New Roman" w:cs="Times New Roman"/>
                <w:color w:val="000000" w:themeColor="text1"/>
              </w:rPr>
              <w:instrText xml:space="preserve"> ADDIN EN.CITE </w:instrText>
            </w:r>
            <w:r w:rsidRPr="00235AC9">
              <w:rPr>
                <w:rFonts w:eastAsia="Times New Roman" w:cs="Times New Roman"/>
                <w:color w:val="000000" w:themeColor="text1"/>
              </w:rPr>
              <w:fldChar w:fldCharType="begin">
                <w:fldData xml:space="preserve">PEVuZE5vdGU+PENpdGU+PEF1dGhvcj5OYXJzYWk8L0F1dGhvcj48WWVhcj4yMDEzPC9ZZWFyPjxS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</w:fldData>
              </w:fldChar>
            </w:r>
            <w:r w:rsidRPr="00235AC9">
              <w:rPr>
                <w:rFonts w:eastAsia="Times New Roman" w:cs="Times New Roman"/>
                <w:color w:val="000000" w:themeColor="text1"/>
              </w:rPr>
              <w:instrText xml:space="preserve"> ADDIN EN.CITE.DATA </w:instrText>
            </w:r>
            <w:r w:rsidRPr="00235AC9">
              <w:rPr>
                <w:rFonts w:eastAsia="Times New Roman" w:cs="Times New Roman"/>
                <w:color w:val="000000" w:themeColor="text1"/>
              </w:rPr>
            </w:r>
            <w:r w:rsidRPr="00235AC9">
              <w:rPr>
                <w:rFonts w:eastAsia="Times New Roman" w:cs="Times New Roman"/>
                <w:color w:val="000000" w:themeColor="text1"/>
              </w:rPr>
              <w:fldChar w:fldCharType="end"/>
            </w:r>
            <w:r w:rsidRPr="00235AC9">
              <w:rPr>
                <w:rFonts w:eastAsia="Times New Roman" w:cs="Times New Roman"/>
                <w:color w:val="000000" w:themeColor="text1"/>
              </w:rPr>
            </w:r>
            <w:r w:rsidRPr="00235AC9">
              <w:rPr>
                <w:rFonts w:eastAsia="Times New Roman" w:cs="Times New Roman"/>
                <w:color w:val="000000" w:themeColor="text1"/>
              </w:rPr>
              <w:fldChar w:fldCharType="separate"/>
            </w:r>
            <w:r w:rsidRPr="00235AC9">
              <w:rPr>
                <w:rFonts w:eastAsia="Times New Roman" w:cs="Times New Roman"/>
                <w:noProof/>
                <w:color w:val="000000" w:themeColor="text1"/>
              </w:rPr>
              <w:t>(Narsai et al. 2013)</w:t>
            </w:r>
            <w:r w:rsidRPr="00235AC9">
              <w:rPr>
                <w:rFonts w:eastAsia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07DE69FD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18</w:t>
            </w:r>
          </w:p>
        </w:tc>
      </w:tr>
      <w:tr w:rsidR="00A06C44" w:rsidRPr="00235AC9" w14:paraId="2B797DC3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36C44F37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t xml:space="preserve">EMBL-EBI-Expression ATLAS </w:t>
            </w:r>
            <w:r w:rsidRPr="00235AC9">
              <w:rPr>
                <w:rFonts w:eastAsia="Times New Roman" w:cs="Times New Roman"/>
                <w:color w:val="000000" w:themeColor="text1"/>
              </w:rPr>
              <w:t>https://www.ebi.ac.uk/arrayexpress/experiments/E-MTAB-4406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241FD529" w14:textId="3CDEF846" w:rsidR="00A06C44" w:rsidRPr="00235AC9" w:rsidRDefault="00A06C44" w:rsidP="0024329E">
            <w:pPr>
              <w:pStyle w:val="NormalWeb"/>
              <w:spacing w:before="2" w:after="2"/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</w:pPr>
            <w:r w:rsidRPr="00235AC9">
              <w:rPr>
                <w:rFonts w:ascii="Times New Roman" w:hAnsi="Times New Roman"/>
                <w:color w:val="000000" w:themeColor="text1"/>
                <w:sz w:val="24"/>
                <w:szCs w:val="24"/>
                <w:shd w:val="clear" w:color="auto" w:fill="FFFFFF"/>
              </w:rPr>
              <w:t xml:space="preserve">RNA-seq data are from </w:t>
            </w:r>
            <w:r w:rsidRPr="00235AC9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two rice </w:t>
            </w:r>
            <w:r w:rsidR="0024329E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breeding lines</w:t>
            </w:r>
            <w:r w:rsidRPr="00235AC9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, </w:t>
            </w:r>
            <w:r w:rsidRPr="00235AC9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shd w:val="clear" w:color="auto" w:fill="FFFFFF"/>
              </w:rPr>
              <w:t>CL161 (resistant) and CL151 (susceptible)</w:t>
            </w:r>
            <w:r w:rsidRPr="00235AC9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 xml:space="preserve"> that were inoculated with </w:t>
            </w:r>
            <w:r w:rsidRPr="00235AC9">
              <w:rPr>
                <w:rFonts w:ascii="Times New Roman" w:eastAsia="Times New Roman" w:hAnsi="Times New Roman"/>
                <w:i/>
                <w:iCs/>
                <w:color w:val="000000" w:themeColor="text1"/>
                <w:sz w:val="24"/>
                <w:szCs w:val="24"/>
              </w:rPr>
              <w:t xml:space="preserve">Burkholderia glumae, </w:t>
            </w:r>
            <w:r w:rsidRPr="00235AC9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</w:rPr>
              <w:t>the causal agent of</w:t>
            </w:r>
            <w:r w:rsidRPr="00235AC9">
              <w:rPr>
                <w:rFonts w:ascii="Times New Roman" w:eastAsia="Times New Roman" w:hAnsi="Times New Roman"/>
                <w:i/>
                <w:iCs/>
                <w:color w:val="000000" w:themeColor="text1"/>
                <w:sz w:val="24"/>
                <w:szCs w:val="24"/>
              </w:rPr>
              <w:t xml:space="preserve"> </w:t>
            </w:r>
            <w:r w:rsidRPr="00235AC9">
              <w:rPr>
                <w:rFonts w:ascii="Times New Roman" w:eastAsia="Times New Roman" w:hAnsi="Times New Roman"/>
                <w:color w:val="000000" w:themeColor="text1"/>
                <w:sz w:val="24"/>
                <w:szCs w:val="24"/>
                <w:shd w:val="clear" w:color="auto" w:fill="FFFFFF"/>
              </w:rPr>
              <w:t>bacterial panicle blight disease in rice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74415A1C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NYWdiYW51YTwvQXV0aG9yPjxZZWFyPjIwMTQ8L1llYXI+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</w:fldData>
              </w:fldChar>
            </w:r>
            <w:r w:rsidRPr="00235AC9">
              <w:rPr>
                <w:color w:val="000000" w:themeColor="text1"/>
                <w:shd w:val="clear" w:color="auto" w:fill="FFFFFF"/>
              </w:rPr>
              <w:instrText xml:space="preserve"> ADDIN EN.CITE </w:instrText>
            </w:r>
            <w:r w:rsidRPr="00235AC9">
              <w:rPr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NYWdiYW51YTwvQXV0aG9yPjxZZWFyPjIwMTQ8L1llYXI+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</w:fldData>
              </w:fldChar>
            </w:r>
            <w:r w:rsidRPr="00235AC9">
              <w:rPr>
                <w:color w:val="000000" w:themeColor="text1"/>
                <w:shd w:val="clear" w:color="auto" w:fill="FFFFFF"/>
              </w:rPr>
              <w:instrText xml:space="preserve"> ADDIN EN.CITE.DATA </w:instrText>
            </w:r>
            <w:r w:rsidRPr="00235AC9">
              <w:rPr>
                <w:color w:val="000000" w:themeColor="text1"/>
                <w:shd w:val="clear" w:color="auto" w:fill="FFFFFF"/>
              </w:rPr>
            </w:r>
            <w:r w:rsidRPr="00235AC9">
              <w:rPr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color w:val="000000" w:themeColor="text1"/>
                <w:shd w:val="clear" w:color="auto" w:fill="FFFFFF"/>
              </w:rPr>
            </w:r>
            <w:r w:rsidRPr="00235AC9">
              <w:rPr>
                <w:color w:val="000000" w:themeColor="text1"/>
                <w:shd w:val="clear" w:color="auto" w:fill="FFFFFF"/>
              </w:rPr>
              <w:fldChar w:fldCharType="separate"/>
            </w:r>
            <w:r w:rsidRPr="00235AC9">
              <w:rPr>
                <w:noProof/>
                <w:color w:val="000000" w:themeColor="text1"/>
                <w:shd w:val="clear" w:color="auto" w:fill="FFFFFF"/>
              </w:rPr>
              <w:t>(Magbanua et al. 2014)</w:t>
            </w:r>
            <w:r w:rsidRPr="00235AC9">
              <w:rPr>
                <w:color w:val="000000" w:themeColor="text1"/>
                <w:shd w:val="clear" w:color="auto" w:fill="FFFFFF"/>
              </w:rPr>
              <w:fldChar w:fldCharType="end"/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0A2AEAAC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72</w:t>
            </w:r>
          </w:p>
        </w:tc>
      </w:tr>
      <w:tr w:rsidR="00A06C44" w:rsidRPr="00235AC9" w14:paraId="42ED0F64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EDA5AEF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lastRenderedPageBreak/>
              <w:t xml:space="preserve">EMBL-EBI-Expression ATLAS </w:t>
            </w:r>
            <w:r w:rsidRPr="00235AC9">
              <w:rPr>
                <w:rFonts w:eastAsia="Times New Roman" w:cs="Times New Roman"/>
                <w:color w:val="000000" w:themeColor="text1"/>
              </w:rPr>
              <w:t>https://www.ebi.ac.uk/arrayexpress/experiments/E-MTAB-5025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49DF6C66" w14:textId="77777777" w:rsidR="00A06C44" w:rsidRPr="00235AC9" w:rsidRDefault="00A06C44" w:rsidP="00E42772">
            <w:pPr>
              <w:pStyle w:val="NormalWeb"/>
              <w:spacing w:before="2" w:after="2"/>
              <w:rPr>
                <w:rFonts w:ascii="Times New Roman" w:hAnsi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235AC9">
              <w:rPr>
                <w:rFonts w:ascii="Times New Roman" w:hAnsi="Times New Roman"/>
                <w:color w:val="000000" w:themeColor="text1"/>
                <w:sz w:val="24"/>
                <w:szCs w:val="24"/>
                <w:shd w:val="clear" w:color="auto" w:fill="FFFFFF"/>
              </w:rPr>
              <w:t>This RNA-seq dataset contains differential gene expression data from rice leaves mechanically inoculated with insect-derived Rice Stripe Virus (RSV), rice leaves mechanically inoculated with plant-derived RSV, and rice leaves fed on by viruliferous small brown plant hoppers (</w:t>
            </w:r>
            <w:r w:rsidRPr="00235AC9">
              <w:rPr>
                <w:rFonts w:ascii="Times New Roman" w:hAnsi="Times New Roman"/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Laodelphax striatellus</w:t>
            </w:r>
            <w:r w:rsidRPr="00235AC9">
              <w:rPr>
                <w:rFonts w:ascii="Times New Roman" w:hAnsi="Times New Roman"/>
                <w:color w:val="000000" w:themeColor="text1"/>
                <w:sz w:val="24"/>
                <w:szCs w:val="24"/>
                <w:shd w:val="clear" w:color="auto" w:fill="FFFFFF"/>
              </w:rPr>
              <w:t xml:space="preserve">), the natural viral vector. 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1B4E5C59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aaGFvPC9BdXRob3I+PFllYXI+MjAxNjwvWWVhcj48UmVj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==
</w:fldData>
              </w:fldChar>
            </w:r>
            <w:r w:rsidRPr="00235AC9">
              <w:rPr>
                <w:color w:val="000000" w:themeColor="text1"/>
                <w:shd w:val="clear" w:color="auto" w:fill="FFFFFF"/>
              </w:rPr>
              <w:instrText xml:space="preserve"> ADDIN EN.CITE </w:instrText>
            </w:r>
            <w:r w:rsidRPr="00235AC9">
              <w:rPr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aaGFvPC9BdXRob3I+PFllYXI+MjAxNjwvWWVhcj48UmVj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==
</w:fldData>
              </w:fldChar>
            </w:r>
            <w:r w:rsidRPr="00235AC9">
              <w:rPr>
                <w:color w:val="000000" w:themeColor="text1"/>
                <w:shd w:val="clear" w:color="auto" w:fill="FFFFFF"/>
              </w:rPr>
              <w:instrText xml:space="preserve"> ADDIN EN.CITE.DATA </w:instrText>
            </w:r>
            <w:r w:rsidRPr="00235AC9">
              <w:rPr>
                <w:color w:val="000000" w:themeColor="text1"/>
                <w:shd w:val="clear" w:color="auto" w:fill="FFFFFF"/>
              </w:rPr>
            </w:r>
            <w:r w:rsidRPr="00235AC9">
              <w:rPr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color w:val="000000" w:themeColor="text1"/>
                <w:shd w:val="clear" w:color="auto" w:fill="FFFFFF"/>
              </w:rPr>
            </w:r>
            <w:r w:rsidRPr="00235AC9">
              <w:rPr>
                <w:color w:val="000000" w:themeColor="text1"/>
                <w:shd w:val="clear" w:color="auto" w:fill="FFFFFF"/>
              </w:rPr>
              <w:fldChar w:fldCharType="separate"/>
            </w:r>
            <w:r w:rsidRPr="00235AC9">
              <w:rPr>
                <w:noProof/>
                <w:color w:val="000000" w:themeColor="text1"/>
                <w:shd w:val="clear" w:color="auto" w:fill="FFFFFF"/>
              </w:rPr>
              <w:t>(Zhao et al. 2016)</w:t>
            </w:r>
            <w:r w:rsidRPr="00235AC9">
              <w:rPr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color w:val="000000" w:themeColor="text1"/>
                <w:shd w:val="clear" w:color="auto" w:fill="FFFFFF"/>
              </w:rPr>
              <w:t>.</w:t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28398D43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41</w:t>
            </w:r>
          </w:p>
        </w:tc>
      </w:tr>
      <w:tr w:rsidR="00A06C44" w:rsidRPr="00235AC9" w14:paraId="05263A26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1B74572E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cs="Times New Roman"/>
                <w:color w:val="000000" w:themeColor="text1"/>
              </w:rPr>
              <w:t>ArrayExpress</w:t>
            </w:r>
          </w:p>
          <w:p w14:paraId="5941501C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https://www.ebi.ac.uk/ena/data/view/ERS2106879-ERS2106902</w:t>
            </w:r>
          </w:p>
          <w:p w14:paraId="39AB1831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 xml:space="preserve">or 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EEEEEE"/>
              </w:rPr>
              <w:t>E-MTAB-6402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73CBD75B" w14:textId="71883A49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  <w:shd w:val="clear" w:color="auto" w:fill="EEEEEE"/>
              </w:rPr>
              <w:t>This RNA-seq data are</w:t>
            </w:r>
            <w:r w:rsidRPr="00235AC9">
              <w:rPr>
                <w:color w:val="000000" w:themeColor="text1"/>
              </w:rPr>
              <w:t xml:space="preserve"> 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EEEEEE"/>
              </w:rPr>
              <w:t xml:space="preserve">from 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t>the sheath blight resistant rice variety MCR010277 (MCR) and the susceptible rice variety Cocodrie (CCDR) 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EEEEEE"/>
              </w:rPr>
              <w:t>infected with</w:t>
            </w:r>
            <w:r w:rsidRPr="00235AC9">
              <w:rPr>
                <w:color w:val="000000" w:themeColor="text1"/>
              </w:rPr>
              <w:t xml:space="preserve"> fungal pathogen </w:t>
            </w:r>
            <w:r w:rsidRPr="00235AC9">
              <w:rPr>
                <w:i/>
                <w:iCs/>
                <w:color w:val="000000" w:themeColor="text1"/>
                <w:shd w:val="clear" w:color="auto" w:fill="FFFFFF"/>
              </w:rPr>
              <w:t>Rhizoctonia</w:t>
            </w:r>
            <w:r w:rsidRPr="00235AC9">
              <w:rPr>
                <w:color w:val="000000" w:themeColor="text1"/>
              </w:rPr>
              <w:t xml:space="preserve"> </w:t>
            </w:r>
            <w:r w:rsidRPr="00235AC9">
              <w:rPr>
                <w:i/>
                <w:iCs/>
                <w:color w:val="000000" w:themeColor="text1"/>
              </w:rPr>
              <w:t xml:space="preserve">solani 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t xml:space="preserve">strain LR172 (at </w:t>
            </w:r>
            <w:r w:rsidRPr="00235AC9">
              <w:rPr>
                <w:color w:val="000000" w:themeColor="text1"/>
              </w:rPr>
              <w:t>day 3 and Day 5 post infection)</w:t>
            </w:r>
            <w:r w:rsidR="0024329E">
              <w:rPr>
                <w:color w:val="000000" w:themeColor="text1"/>
              </w:rPr>
              <w:t xml:space="preserve">. </w:t>
            </w:r>
            <w:r w:rsidR="00271DF6" w:rsidRPr="00C12DF3">
              <w:rPr>
                <w:color w:val="000000" w:themeColor="text1"/>
              </w:rPr>
              <w:t xml:space="preserve">Both CCDR and MCR are long-grain, high-yielding breeding line developed in the U.S </w:t>
            </w:r>
            <w:r w:rsidR="00271DF6" w:rsidRPr="00C12DF3">
              <w:rPr>
                <w:rFonts w:eastAsia="Times New Roman" w:cs="Times New Roman"/>
                <w:color w:val="333333"/>
                <w:shd w:val="clear" w:color="auto" w:fill="FFFFFF"/>
              </w:rPr>
              <w:t>(</w:t>
            </w:r>
            <w:hyperlink r:id="rId5" w:history="1">
              <w:r w:rsidR="00271DF6" w:rsidRPr="00C12DF3">
                <w:rPr>
                  <w:rStyle w:val="Hyperlink"/>
                  <w:rFonts w:eastAsia="Times New Roman" w:cs="Times New Roman"/>
                  <w:shd w:val="clear" w:color="auto" w:fill="FFFFFF"/>
                </w:rPr>
                <w:t>https://www.lsuagcenter.com)</w:t>
              </w:r>
            </w:hyperlink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E11A9CE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>
              <w:rPr>
                <w:rFonts w:eastAsia="Times New Roman" w:cs="Times New Roman"/>
                <w:color w:val="000000" w:themeColor="text1"/>
              </w:rPr>
              <w:fldChar w:fldCharType="begin"/>
            </w:r>
            <w:r>
              <w:rPr>
                <w:rFonts w:eastAsia="Times New Roman" w:cs="Times New Roman"/>
                <w:color w:val="000000" w:themeColor="text1"/>
              </w:rPr>
              <w:instrText xml:space="preserve"> ADDIN EN.CITE &lt;EndNote&gt;&lt;Cite&gt;&lt;Author&gt;Al-Bader&lt;/Author&gt;&lt;Year&gt;2019&lt;/Year&gt;&lt;RecNum&gt;1353&lt;/RecNum&gt;&lt;DisplayText&gt;(Al-Bader et al. 2019)&lt;/DisplayText&gt;&lt;record&gt;&lt;rec-number&gt;1353&lt;/rec-number&gt;&lt;foreign-keys&gt;&lt;key app="EN" db-id="5xdxxzr2za9tf6eetpsv9efk9xrx9r90rz02" timestamp="1595132151"&gt;1353&lt;/key&gt;&lt;/foreign-keys&gt;&lt;ref-type name="Journal Article"&gt;17&lt;/ref-type&gt;&lt;contributors&gt;&lt;authors&gt;&lt;author&gt;Al-Bader, N.&lt;/author&gt;&lt;author&gt;Meier, A.&lt;/author&gt;&lt;author&gt;Geniza, M.&lt;/author&gt;&lt;author&gt;Gongora, Y.S.&lt;/author&gt;&lt;author&gt;Oard, J.&lt;/author&gt;&lt;author&gt;Jaiswal, P.&lt;/author&gt;&lt;/authors&gt;&lt;/contributors&gt;&lt;titles&gt;&lt;title&gt;Loss of premature stop codon in the Wall-Associated Kinase 91 (OsWAK91) gene confers sheath blight disease resistance in rice.&lt;/title&gt;&lt;secondary-title&gt;bioRxiv &lt;/secondary-title&gt;&lt;/titles&gt;&lt;periodical&gt;&lt;full-title&gt;bioRxiv&lt;/full-title&gt;&lt;/periodical&gt;&lt;dates&gt;&lt;year&gt;2019&lt;/year&gt;&lt;/dates&gt;&lt;urls&gt;&lt;/urls&gt;&lt;electronic-resource-num&gt;https://doi.org/10.1101/625509&lt;/electronic-resource-num&gt;&lt;language&gt;English&lt;/language&gt;&lt;/record&gt;&lt;/Cite&gt;&lt;/EndNote&gt;</w:instrText>
            </w:r>
            <w:r>
              <w:rPr>
                <w:rFonts w:eastAsia="Times New Roman" w:cs="Times New Roman"/>
                <w:color w:val="000000" w:themeColor="text1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 w:themeColor="text1"/>
              </w:rPr>
              <w:t>(Al-Bader et al. 2019)</w:t>
            </w:r>
            <w:r>
              <w:rPr>
                <w:rFonts w:eastAsia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36AC2578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39</w:t>
            </w:r>
          </w:p>
        </w:tc>
      </w:tr>
      <w:tr w:rsidR="00A06C44" w:rsidRPr="00235AC9" w14:paraId="3596F6F5" w14:textId="77777777" w:rsidTr="00E42772">
        <w:trPr>
          <w:trHeight w:val="309"/>
        </w:trPr>
        <w:tc>
          <w:tcPr>
            <w:tcW w:w="9642" w:type="dxa"/>
            <w:gridSpan w:val="4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26917735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b/>
                <w:color w:val="000000" w:themeColor="text1"/>
              </w:rPr>
              <w:t>Differential gene expression data under abiotic stress</w:t>
            </w:r>
          </w:p>
        </w:tc>
      </w:tr>
      <w:tr w:rsidR="00A06C44" w:rsidRPr="00235AC9" w14:paraId="69407FCD" w14:textId="77777777" w:rsidTr="00E42772">
        <w:trPr>
          <w:trHeight w:val="336"/>
        </w:trPr>
        <w:tc>
          <w:tcPr>
            <w:tcW w:w="9642" w:type="dxa"/>
            <w:gridSpan w:val="4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7B8CF283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  <w:u w:val="single"/>
              </w:rPr>
            </w:pPr>
            <w:r w:rsidRPr="00235AC9">
              <w:rPr>
                <w:color w:val="000000" w:themeColor="text1"/>
                <w:u w:val="single"/>
                <w:shd w:val="clear" w:color="auto" w:fill="FFFFFF"/>
              </w:rPr>
              <w:t>Chilling (cold) stress</w:t>
            </w:r>
          </w:p>
        </w:tc>
      </w:tr>
      <w:tr w:rsidR="00A06C44" w:rsidRPr="00235AC9" w14:paraId="12E41307" w14:textId="77777777" w:rsidTr="00E42772">
        <w:trPr>
          <w:trHeight w:val="1182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A73D12F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cs="Times New Roman"/>
                <w:color w:val="000000" w:themeColor="text1"/>
              </w:rPr>
              <w:t>ArrayExpress</w:t>
            </w:r>
          </w:p>
          <w:p w14:paraId="782CDF9F" w14:textId="77777777" w:rsidR="00A06C44" w:rsidRPr="00235AC9" w:rsidRDefault="00A06C44" w:rsidP="00E42772">
            <w:pPr>
              <w:widowControl w:val="0"/>
              <w:rPr>
                <w:color w:val="000000" w:themeColor="text1"/>
                <w:shd w:val="clear" w:color="auto" w:fill="FFFFFF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https://www.ebi.ac.uk/arrayexpress/experiments/E-MTAB-5941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C8BD803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t>This RNA-seq data are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9FBFF"/>
              </w:rPr>
              <w:t xml:space="preserve"> from </w:t>
            </w:r>
            <w:r w:rsidRPr="00235AC9">
              <w:rPr>
                <w:color w:val="000000" w:themeColor="text1"/>
                <w:shd w:val="clear" w:color="auto" w:fill="FFFFFF"/>
              </w:rPr>
              <w:t xml:space="preserve">a susceptible 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9FBFF"/>
              </w:rPr>
              <w:t xml:space="preserve">Thaibonnet and resistant Volano cultivars of rice subjected to 0, 2, and 10 hours chilling treatment at10 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t>°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9FBFF"/>
              </w:rPr>
              <w:t>C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4BEAD1AB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  <w:shd w:val="clear" w:color="auto" w:fill="F9FBFF"/>
              </w:rPr>
              <w:fldChar w:fldCharType="begin">
                <w:fldData xml:space="preserve">PEVuZE5vdGU+PENpdGU+PEF1dGhvcj5CdXRpPC9BdXRob3I+PFllYXI+MjAxODwvWWVhcj48UmVj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</w:fldData>
              </w:fldCha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9FBFF"/>
              </w:rPr>
              <w:instrText xml:space="preserve"> ADDIN EN.CITE </w:instrTex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9FBFF"/>
              </w:rPr>
              <w:fldChar w:fldCharType="begin">
                <w:fldData xml:space="preserve">PEVuZE5vdGU+PENpdGU+PEF1dGhvcj5CdXRpPC9BdXRob3I+PFllYXI+MjAxODwvWWVhcj48UmVj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</w:fldData>
              </w:fldCha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9FBFF"/>
              </w:rPr>
              <w:instrText xml:space="preserve"> ADDIN EN.CITE.DATA </w:instrTex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9FBFF"/>
              </w:rP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9FBFF"/>
              </w:rPr>
              <w:fldChar w:fldCharType="end"/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9FBFF"/>
              </w:rP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9FBFF"/>
              </w:rPr>
              <w:fldChar w:fldCharType="separate"/>
            </w:r>
            <w:r w:rsidRPr="00235AC9">
              <w:rPr>
                <w:rFonts w:eastAsia="Times New Roman" w:cs="Times New Roman"/>
                <w:noProof/>
                <w:color w:val="000000" w:themeColor="text1"/>
                <w:shd w:val="clear" w:color="auto" w:fill="F9FBFF"/>
              </w:rPr>
              <w:t>(Buti et al. 2018)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9FBFF"/>
              </w:rPr>
              <w:fldChar w:fldCharType="end"/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0A7A5A3A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55</w:t>
            </w:r>
          </w:p>
        </w:tc>
      </w:tr>
      <w:tr w:rsidR="00A06C44" w:rsidRPr="00235AC9" w14:paraId="33BA7BA8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52BAB09C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cs="Times New Roman"/>
                <w:color w:val="000000" w:themeColor="text1"/>
              </w:rPr>
              <w:t>ArrayExpress</w:t>
            </w:r>
          </w:p>
          <w:p w14:paraId="5F162BEF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https://www.ebi.ac.uk/arrayexpress/experiments/E-GEOD-38023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70A052CD" w14:textId="77777777" w:rsidR="00A06C44" w:rsidRPr="00235AC9" w:rsidRDefault="00A06C44" w:rsidP="00E42772">
            <w:pPr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t xml:space="preserve">This microarray 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t xml:space="preserve">data are from tolerant LTH and sensitive IR29 rice genotypes subjected to chilling stress for </w:t>
            </w:r>
            <w:r w:rsidRPr="00235AC9">
              <w:rPr>
                <w:rFonts w:eastAsia="Times New Roman" w:cs="Times New Roman"/>
                <w:color w:val="000000" w:themeColor="text1"/>
              </w:rPr>
              <w:t>2, 8, 24, and 48 hours as well as 24 hours of recovery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519580A7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aaGFuZzwvQXV0aG9yPjxZZWFyPjIwMTI8L1llYXI+PFJl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</w:fldData>
              </w:fldCha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instrText xml:space="preserve"> ADDIN EN.CITE </w:instrTex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aaGFuZzwvQXV0aG9yPjxZZWFyPjIwMTI8L1llYXI+PFJl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</w:fldData>
              </w:fldCha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instrText xml:space="preserve"> ADDIN EN.CITE.DATA </w:instrTex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separate"/>
            </w:r>
            <w:r w:rsidRPr="00235AC9">
              <w:rPr>
                <w:rFonts w:eastAsia="Times New Roman" w:cs="Times New Roman"/>
                <w:noProof/>
                <w:color w:val="000000" w:themeColor="text1"/>
                <w:shd w:val="clear" w:color="auto" w:fill="FFFFFF"/>
              </w:rPr>
              <w:t>(Zhang et al. 2012)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t>.</w:t>
            </w:r>
          </w:p>
          <w:p w14:paraId="6F755C02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0457B4A9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59</w:t>
            </w:r>
          </w:p>
        </w:tc>
      </w:tr>
      <w:tr w:rsidR="00A06C44" w:rsidRPr="00235AC9" w14:paraId="2916C079" w14:textId="77777777" w:rsidTr="00E42772">
        <w:trPr>
          <w:trHeight w:val="327"/>
        </w:trPr>
        <w:tc>
          <w:tcPr>
            <w:tcW w:w="9642" w:type="dxa"/>
            <w:gridSpan w:val="4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1426A1B8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  <w:u w:val="single"/>
              </w:rPr>
              <w:t>Drought stress</w:t>
            </w:r>
          </w:p>
        </w:tc>
      </w:tr>
      <w:tr w:rsidR="00A06C44" w:rsidRPr="00235AC9" w14:paraId="3A443562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8E2B760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cs="Times New Roman"/>
                <w:color w:val="000000" w:themeColor="text1"/>
              </w:rPr>
              <w:t>ArrayExpress</w:t>
            </w:r>
          </w:p>
          <w:p w14:paraId="5CA1BA69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https://www.ebi.ac.uk/arrayexpress/experiments/E-GEOD-41647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4379347F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t>This microarray expression data are from seedlings of susceptible IR20 and tolerant Dagad deshi rice genotypes subjected to drought stress for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 3 and 6 hours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1BDFCAA0" w14:textId="77777777" w:rsidR="00A06C44" w:rsidRPr="00235AC9" w:rsidRDefault="00A06C44" w:rsidP="00E42772">
            <w:pPr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 xml:space="preserve"> unpublished</w:t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736D1179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26</w:t>
            </w:r>
          </w:p>
        </w:tc>
      </w:tr>
      <w:tr w:rsidR="00A06C44" w:rsidRPr="00235AC9" w14:paraId="0DA13807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5C0D621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cs="Times New Roman"/>
                <w:color w:val="000000" w:themeColor="text1"/>
              </w:rPr>
              <w:t>ArrayExpress</w:t>
            </w:r>
          </w:p>
          <w:p w14:paraId="31E38E8D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https://www.ebi.ac.uk/arrayexpress/experiments/E-MTAB-4994</w:t>
            </w:r>
            <w:r w:rsidRPr="00235AC9">
              <w:rPr>
                <w:color w:val="000000" w:themeColor="text1"/>
                <w:shd w:val="clear" w:color="auto" w:fill="FFFFFF"/>
              </w:rPr>
              <w:t xml:space="preserve"> 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01E0738B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This dataset is from flag leaf taken at reproductive/panicle initiation stage of Nagina 22 rice variety exposed to drought stress and compared to control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1ABD5771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unpublished</w:t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CD04984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20</w:t>
            </w:r>
          </w:p>
        </w:tc>
      </w:tr>
      <w:tr w:rsidR="00A06C44" w:rsidRPr="00235AC9" w14:paraId="26DD1265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7CEF2DBF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ArrayExpress</w:t>
            </w:r>
          </w:p>
          <w:p w14:paraId="7EBAE3FB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https://www.ebi.ac.uk/arrayexpress/experiments/E-MTAB-7317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2C90E17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 xml:space="preserve">This RNA-seq dataset contains differential gene expression data from Nagina 22 </w:t>
            </w:r>
            <w:r w:rsidRPr="00235AC9">
              <w:rPr>
                <w:color w:val="000000" w:themeColor="text1"/>
              </w:rPr>
              <w:t xml:space="preserve">(drought tolerant) 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vs. Nonabokra </w:t>
            </w:r>
            <w:r w:rsidRPr="00235AC9">
              <w:rPr>
                <w:color w:val="000000" w:themeColor="text1"/>
              </w:rPr>
              <w:t xml:space="preserve">(salt tolerant) rice varieties subjected to 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drought treatment. The samples from both varieties were collected to study </w:t>
            </w:r>
            <w:r w:rsidRPr="00235AC9">
              <w:rPr>
                <w:color w:val="000000" w:themeColor="text1"/>
              </w:rPr>
              <w:t>early (day-0 vs day-2) response and late (day-2 vs day-3) response to drought treatment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562E7693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unpublished</w:t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4F87C6A9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44</w:t>
            </w:r>
          </w:p>
        </w:tc>
      </w:tr>
      <w:tr w:rsidR="00A06C44" w:rsidRPr="00235AC9" w14:paraId="66413866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0A176DBC" w14:textId="77777777" w:rsidR="00A06C44" w:rsidRPr="00235AC9" w:rsidRDefault="00A06C44" w:rsidP="00E42772">
            <w:pPr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color w:val="000000" w:themeColor="text1"/>
                <w:shd w:val="clear" w:color="auto" w:fill="FFFFFF"/>
              </w:rPr>
              <w:t>EMBL-EBI-Expression ATLAS</w:t>
            </w:r>
          </w:p>
          <w:p w14:paraId="3FD96BE3" w14:textId="77777777" w:rsidR="00A06C44" w:rsidRPr="00235AC9" w:rsidRDefault="00A06C44" w:rsidP="00E42772">
            <w:pPr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https://www.ebi.ac.uk/gxa/experiments/E-MTAB-3230</w:t>
            </w:r>
          </w:p>
          <w:p w14:paraId="130CABD9" w14:textId="77777777" w:rsidR="00A06C44" w:rsidRPr="00235AC9" w:rsidRDefault="00A06C44" w:rsidP="00E42772">
            <w:pPr>
              <w:rPr>
                <w:rFonts w:eastAsia="Times New Roman" w:cs="Times New Roman"/>
                <w:color w:val="000000" w:themeColor="text1"/>
                <w:u w:val="single"/>
              </w:rPr>
            </w:pP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8296923" w14:textId="77777777" w:rsidR="00A06C44" w:rsidRPr="00235AC9" w:rsidRDefault="00A06C44" w:rsidP="00E42772">
            <w:pPr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t xml:space="preserve">This microarray based gene expression data are from seedlings of Nagina 22 and an enhanced water-stress tolerant (ewst1) mutant of Nagina 22 grown in hydroponic culture subjected to 25% PEG stress for one hour. 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17B36498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MaW1hPC9BdXRob3I+PFllYXI+MjAxNTwvWWVhcj48UmVj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</w:fldData>
              </w:fldCha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instrText xml:space="preserve"> ADDIN EN.CITE </w:instrTex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MaW1hPC9BdXRob3I+PFllYXI+MjAxNTwvWWVhcj48UmVj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</w:fldData>
              </w:fldCha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instrText xml:space="preserve"> ADDIN EN.CITE.DATA </w:instrTex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separate"/>
            </w:r>
            <w:r w:rsidRPr="00235AC9">
              <w:rPr>
                <w:rFonts w:eastAsia="Times New Roman" w:cs="Times New Roman"/>
                <w:noProof/>
                <w:color w:val="000000" w:themeColor="text1"/>
                <w:shd w:val="clear" w:color="auto" w:fill="FFFFFF"/>
              </w:rPr>
              <w:t>(Lima et al. 2015)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t>.</w:t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5826DEE1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</w:p>
        </w:tc>
      </w:tr>
      <w:tr w:rsidR="00A06C44" w:rsidRPr="00235AC9" w14:paraId="6389F8FD" w14:textId="77777777" w:rsidTr="00E42772">
        <w:trPr>
          <w:trHeight w:val="327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F1D9903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  <w:u w:val="single"/>
              </w:rPr>
            </w:pPr>
            <w:r w:rsidRPr="00235AC9">
              <w:rPr>
                <w:rFonts w:eastAsia="Times New Roman" w:cs="Times New Roman"/>
                <w:color w:val="000000" w:themeColor="text1"/>
                <w:u w:val="single"/>
              </w:rPr>
              <w:t>Submergence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5D8400DF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2C2263B9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3E587B96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</w:p>
        </w:tc>
      </w:tr>
      <w:tr w:rsidR="00A06C44" w:rsidRPr="00235AC9" w14:paraId="24FBD63C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3F21F766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 xml:space="preserve">Data extracted from the supplementary file </w:t>
            </w:r>
          </w:p>
          <w:p w14:paraId="151CD6B4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t>https://www.mdpi.com/1422-0067/21/4/1292/s1</w:t>
            </w:r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0E657848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 xml:space="preserve">Transcriptome data from </w:t>
            </w:r>
            <w:r w:rsidRPr="00235AC9">
              <w:rPr>
                <w:rFonts w:eastAsia="Times New Roman" w:cs="Times New Roman"/>
                <w:i/>
                <w:color w:val="000000" w:themeColor="text1"/>
              </w:rPr>
              <w:t>O. sativa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 L. japonica cultivar Taikeng 9 under submergence stress with and without polar auxin transport inhibitor 2,3,5-triiodobenzoic acid (TIBA)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5C4212B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fldChar w:fldCharType="begin"/>
            </w:r>
            <w:r w:rsidRPr="00235AC9">
              <w:rPr>
                <w:rFonts w:eastAsia="Times New Roman" w:cs="Times New Roman"/>
                <w:color w:val="000000" w:themeColor="text1"/>
              </w:rPr>
              <w:instrText xml:space="preserve"> ADDIN EN.CITE &lt;EndNote&gt;&lt;Cite&gt;&lt;Author&gt;Wu&lt;/Author&gt;&lt;Year&gt;2020&lt;/Year&gt;&lt;RecNum&gt;1306&lt;/RecNum&gt;&lt;DisplayText&gt;(Wu &amp;amp; Yang 2020)&lt;/DisplayText&gt;&lt;record&gt;&lt;rec-number&gt;1306&lt;/rec-number&gt;&lt;foreign-keys&gt;&lt;key app="EN" db-id="5xdxxzr2za9tf6eetpsv9efk9xrx9r90rz02" timestamp="1586631985"&gt;1306&lt;/key&gt;&lt;/foreign-keys&gt;&lt;ref-type name="Journal Article"&gt;17&lt;/ref-type&gt;&lt;contributors&gt;&lt;authors&gt;&lt;author&gt;Wu, Y. S.&lt;/author&gt;&lt;author&gt;Yang, C. Y.&lt;/author&gt;&lt;/authors&gt;&lt;/contributors&gt;&lt;auth-address&gt;Department of Agronomy, National Chung Hsing University, Taichung 40227, Taiwan.&amp;#xD;Pervasive AI Research (PAIR) Labs, Hsinchu 30010, Taiwan.&lt;/auth-address&gt;&lt;titles&gt;&lt;title&gt;Comprehensive Transcriptomic Analysis of Auxin Responses in Submerged Rice Coleoptile Growth&lt;/title&gt;&lt;secondary-title&gt;Int J Mol Sci&lt;/secondary-title&gt;&lt;/titles&gt;&lt;periodical&gt;&lt;full-title&gt;Int J Mol Sci&lt;/full-title&gt;&lt;abbr-1&gt;International journal of molecular sciences&lt;/abbr-1&gt;&lt;/periodical&gt;&lt;volume&gt;21&lt;/volume&gt;&lt;number&gt;4&lt;/number&gt;&lt;keywords&gt;&lt;keyword&gt;auxin signaling&lt;/keyword&gt;&lt;keyword&gt;hormone&lt;/keyword&gt;&lt;keyword&gt;rice coleoptile&lt;/keyword&gt;&lt;keyword&gt;submergence&lt;/keyword&gt;&lt;keyword&gt;transcriptomic analysis&lt;/keyword&gt;&lt;keyword&gt;role in the design of the study&lt;/keyword&gt;&lt;keyword&gt;in the collection, analyses, or interpretation&lt;/keyword&gt;&lt;keyword&gt;of data&lt;/keyword&gt;&lt;keyword&gt;in the writing of the manuscript, or in the decision to publish the&lt;/keyword&gt;&lt;keyword&gt;results.&lt;/keyword&gt;&lt;/keywords&gt;&lt;dates&gt;&lt;year&gt;2020&lt;/year&gt;&lt;pub-dates&gt;&lt;date&gt;Feb 14&lt;/date&gt;&lt;/pub-dates&gt;&lt;/dates&gt;&lt;isbn&gt;1422-0067 (Electronic)&amp;#xD;1422-0067 (Linking)&lt;/isbn&gt;&lt;accession-num&gt;32075118&lt;/accession-num&gt;&lt;urls&gt;&lt;related-urls&gt;&lt;url&gt;https://www.ncbi.nlm.nih.gov/pubmed/32075118&lt;/url&gt;&lt;/related-urls&gt;&lt;/urls&gt;&lt;custom2&gt;PMC7072898&lt;/custom2&gt;&lt;electronic-resource-num&gt;10.3390/ijms21041292&lt;/electronic-resource-num&gt;&lt;/record&gt;&lt;/Cite&gt;&lt;/EndNote&gt;</w:instrText>
            </w:r>
            <w:r w:rsidRPr="00235AC9">
              <w:rPr>
                <w:rFonts w:eastAsia="Times New Roman" w:cs="Times New Roman"/>
                <w:color w:val="000000" w:themeColor="text1"/>
              </w:rPr>
              <w:fldChar w:fldCharType="separate"/>
            </w:r>
            <w:r w:rsidRPr="00235AC9">
              <w:rPr>
                <w:rFonts w:eastAsia="Times New Roman" w:cs="Times New Roman"/>
                <w:noProof/>
                <w:color w:val="000000" w:themeColor="text1"/>
              </w:rPr>
              <w:t>(Wu &amp; Yang 2020)</w:t>
            </w:r>
            <w:r w:rsidRPr="00235AC9">
              <w:rPr>
                <w:rFonts w:eastAsia="Times New Roman" w:cs="Times New Roman"/>
                <w:color w:val="000000" w:themeColor="text1"/>
              </w:rPr>
              <w:fldChar w:fldCharType="end"/>
            </w:r>
            <w:r w:rsidRPr="00235AC9">
              <w:rPr>
                <w:rFonts w:eastAsia="Times New Roman" w:cs="Times New Roman"/>
                <w:color w:val="000000" w:themeColor="text1"/>
              </w:rPr>
              <w:t>.</w:t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3039659C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20</w:t>
            </w:r>
          </w:p>
        </w:tc>
      </w:tr>
      <w:tr w:rsidR="00A06C44" w:rsidRPr="00235AC9" w14:paraId="2F1D9C60" w14:textId="77777777" w:rsidTr="00E42772">
        <w:trPr>
          <w:trHeight w:val="555"/>
        </w:trPr>
        <w:tc>
          <w:tcPr>
            <w:tcW w:w="3088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6C5676FD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 xml:space="preserve">Data extracted from the supplementary table </w:t>
            </w:r>
          </w:p>
          <w:p w14:paraId="4C1FB4C8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http://dx.doi.org/</w:t>
            </w:r>
            <w:hyperlink r:id="rId6">
              <w:r w:rsidRPr="00235AC9">
                <w:rPr>
                  <w:rFonts w:eastAsia="Times New Roman" w:cs="Times New Roman"/>
                  <w:color w:val="000000" w:themeColor="text1"/>
                  <w:highlight w:val="white"/>
                </w:rPr>
                <w:t>10.3389/fpls.2016.01125</w:t>
              </w:r>
            </w:hyperlink>
          </w:p>
        </w:tc>
        <w:tc>
          <w:tcPr>
            <w:tcW w:w="4484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776733A5" w14:textId="437FA066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 xml:space="preserve">Transcriptome data from primed 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t xml:space="preserve">(selenium-Se and salicylic acid-SA priming) </w:t>
            </w:r>
            <w:r w:rsidRPr="00235AC9">
              <w:rPr>
                <w:rFonts w:eastAsia="Times New Roman" w:cs="Times New Roman"/>
                <w:color w:val="000000" w:themeColor="text1"/>
              </w:rPr>
              <w:t xml:space="preserve">and non-primed </w:t>
            </w:r>
            <w:r w:rsidRPr="00235AC9">
              <w:rPr>
                <w:rFonts w:eastAsia="Times New Roman" w:cs="Times New Roman"/>
                <w:i/>
                <w:color w:val="000000" w:themeColor="text1"/>
              </w:rPr>
              <w:t>O. sativa</w:t>
            </w:r>
            <w:r w:rsidR="00271DF6">
              <w:rPr>
                <w:rFonts w:eastAsia="Times New Roman" w:cs="Times New Roman"/>
                <w:color w:val="000000" w:themeColor="text1"/>
              </w:rPr>
              <w:t xml:space="preserve"> L. i</w:t>
            </w:r>
            <w:bookmarkStart w:id="0" w:name="_GoBack"/>
            <w:bookmarkEnd w:id="0"/>
            <w:r w:rsidRPr="00235AC9">
              <w:rPr>
                <w:rFonts w:eastAsia="Times New Roman" w:cs="Times New Roman"/>
                <w:color w:val="000000" w:themeColor="text1"/>
              </w:rPr>
              <w:t>ndica cultivar Huanghuazhan 4-days-old seedlings under submergence.</w:t>
            </w:r>
          </w:p>
        </w:tc>
        <w:tc>
          <w:tcPr>
            <w:tcW w:w="135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4D353CB9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IdXNzYWluPC9BdXRob3I+PFllYXI+MjAxNjwvWWVhcj48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</w:fldData>
              </w:fldCha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instrText xml:space="preserve"> ADDIN EN.CITE </w:instrTex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IdXNzYWluPC9BdXRob3I+PFllYXI+MjAxNjwvWWVhcj48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</w:fldData>
              </w:fldCha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instrText xml:space="preserve"> ADDIN EN.CITE.DATA </w:instrTex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separate"/>
            </w:r>
            <w:r w:rsidRPr="00235AC9">
              <w:rPr>
                <w:rFonts w:eastAsia="Times New Roman" w:cs="Times New Roman"/>
                <w:noProof/>
                <w:color w:val="000000" w:themeColor="text1"/>
                <w:shd w:val="clear" w:color="auto" w:fill="FFFFFF"/>
              </w:rPr>
              <w:t>(Hussain et al. 2016)</w:t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end"/>
            </w:r>
            <w:r w:rsidRPr="00235AC9">
              <w:rPr>
                <w:rFonts w:eastAsia="Times New Roman" w:cs="Times New Roman"/>
                <w:color w:val="000000" w:themeColor="text1"/>
                <w:shd w:val="clear" w:color="auto" w:fill="FFFFFF"/>
              </w:rPr>
              <w:t>.</w:t>
            </w:r>
          </w:p>
        </w:tc>
        <w:tc>
          <w:tcPr>
            <w:tcW w:w="720" w:type="dxa"/>
            <w:tcBorders>
              <w:top w:val="single" w:sz="6" w:space="0" w:color="CCCCCC"/>
              <w:left w:val="single" w:sz="6" w:space="0" w:color="CCCCCC"/>
              <w:bottom w:val="single" w:sz="6" w:space="0" w:color="CCCCCC"/>
              <w:right w:val="single" w:sz="6" w:space="0" w:color="CCCCCC"/>
            </w:tcBorders>
            <w:tcMar>
              <w:top w:w="0" w:type="dxa"/>
              <w:left w:w="40" w:type="dxa"/>
              <w:bottom w:w="0" w:type="dxa"/>
              <w:right w:w="40" w:type="dxa"/>
            </w:tcMar>
          </w:tcPr>
          <w:p w14:paraId="0E6761BF" w14:textId="77777777" w:rsidR="00A06C44" w:rsidRPr="00235AC9" w:rsidRDefault="00A06C44" w:rsidP="00E42772">
            <w:pPr>
              <w:widowControl w:val="0"/>
              <w:rPr>
                <w:rFonts w:eastAsia="Times New Roman" w:cs="Times New Roman"/>
                <w:color w:val="000000" w:themeColor="text1"/>
              </w:rPr>
            </w:pPr>
            <w:r w:rsidRPr="00235AC9">
              <w:rPr>
                <w:rFonts w:eastAsia="Times New Roman" w:cs="Times New Roman"/>
                <w:color w:val="000000" w:themeColor="text1"/>
              </w:rPr>
              <w:t>19</w:t>
            </w:r>
          </w:p>
        </w:tc>
      </w:tr>
    </w:tbl>
    <w:p w14:paraId="75438F0F" w14:textId="77777777" w:rsidR="0078712D" w:rsidRPr="00A06C44" w:rsidRDefault="0078712D" w:rsidP="00A06C44"/>
    <w:sectPr w:rsidR="0078712D" w:rsidRPr="00A06C44" w:rsidSect="00082395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Mangal">
    <w:panose1 w:val="02040503050203030202"/>
    <w:charset w:val="00"/>
    <w:family w:val="auto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4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8712D"/>
    <w:rsid w:val="00005331"/>
    <w:rsid w:val="0001478A"/>
    <w:rsid w:val="00046657"/>
    <w:rsid w:val="0006403C"/>
    <w:rsid w:val="000747BA"/>
    <w:rsid w:val="00082395"/>
    <w:rsid w:val="000F26C8"/>
    <w:rsid w:val="00105C95"/>
    <w:rsid w:val="00176296"/>
    <w:rsid w:val="00191FB4"/>
    <w:rsid w:val="00192E21"/>
    <w:rsid w:val="001C11EA"/>
    <w:rsid w:val="001C761F"/>
    <w:rsid w:val="001F2570"/>
    <w:rsid w:val="00235166"/>
    <w:rsid w:val="0024329E"/>
    <w:rsid w:val="0026227D"/>
    <w:rsid w:val="00271DF6"/>
    <w:rsid w:val="00397ECE"/>
    <w:rsid w:val="00431E85"/>
    <w:rsid w:val="0048145F"/>
    <w:rsid w:val="00515CF7"/>
    <w:rsid w:val="00627EF7"/>
    <w:rsid w:val="006E5607"/>
    <w:rsid w:val="00746AEB"/>
    <w:rsid w:val="00753955"/>
    <w:rsid w:val="00776FF8"/>
    <w:rsid w:val="0078449B"/>
    <w:rsid w:val="0078712D"/>
    <w:rsid w:val="00813535"/>
    <w:rsid w:val="008D0E3B"/>
    <w:rsid w:val="00945552"/>
    <w:rsid w:val="00980BA6"/>
    <w:rsid w:val="009B1925"/>
    <w:rsid w:val="00A06C44"/>
    <w:rsid w:val="00A84744"/>
    <w:rsid w:val="00B03403"/>
    <w:rsid w:val="00B0721C"/>
    <w:rsid w:val="00B221E3"/>
    <w:rsid w:val="00B919EF"/>
    <w:rsid w:val="00BD454E"/>
    <w:rsid w:val="00BD69BE"/>
    <w:rsid w:val="00C4123F"/>
    <w:rsid w:val="00CE2E0C"/>
    <w:rsid w:val="00D1276A"/>
    <w:rsid w:val="00D12C66"/>
    <w:rsid w:val="00D51F5E"/>
    <w:rsid w:val="00D66069"/>
    <w:rsid w:val="00DA1CAE"/>
    <w:rsid w:val="00DC277C"/>
    <w:rsid w:val="00DD0838"/>
    <w:rsid w:val="00DF232F"/>
    <w:rsid w:val="00E1404E"/>
    <w:rsid w:val="00F44D57"/>
    <w:rsid w:val="00FD17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C5A1B26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1"/>
        <w:lang w:val="en-US" w:eastAsia="en-US" w:bidi="hi-IN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78712D"/>
    <w:rPr>
      <w:rFonts w:ascii="Times New Roman" w:eastAsia="Arial" w:hAnsi="Times New Roman" w:cs="Arial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78712D"/>
    <w:pPr>
      <w:spacing w:beforeLines="1" w:afterLines="1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6E560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hyperlink" Target="https://www.ebi.ac.uk/arrayexpress/experiments/E-GEOD-61833/" TargetMode="External"/><Relationship Id="rId5" Type="http://schemas.openxmlformats.org/officeDocument/2006/relationships/hyperlink" Target="https://www.lsuagcenter.com)" TargetMode="External"/><Relationship Id="rId6" Type="http://schemas.openxmlformats.org/officeDocument/2006/relationships/hyperlink" Target="https://dx.doi.org/10.3389%2Ffpls.2016.01125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3</Pages>
  <Words>1961</Words>
  <Characters>11179</Characters>
  <Application>Microsoft Macintosh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31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hma Naithani</dc:creator>
  <cp:keywords/>
  <dc:description/>
  <cp:lastModifiedBy>Sushma Naithani</cp:lastModifiedBy>
  <cp:revision>11</cp:revision>
  <dcterms:created xsi:type="dcterms:W3CDTF">2020-05-13T19:24:00Z</dcterms:created>
  <dcterms:modified xsi:type="dcterms:W3CDTF">2020-10-06T18:08:00Z</dcterms:modified>
</cp:coreProperties>
</file>